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r>
        <w:t>Economics of Scaling</w:t>
      </w:r>
      <w:r w:rsidR="00FE05D7">
        <w:t xml:space="preserve"> and Moore’s Law</w:t>
      </w:r>
    </w:p>
    <w:p w:rsidR="000A7513" w:rsidRDefault="000A7513" w:rsidP="000235F7">
      <w:r>
        <w:t>Moore’s law focused on reducing the cost per function on a</w:t>
      </w:r>
      <w:r w:rsidR="0057336C">
        <w:t xml:space="preserve">n integrated circuit to reduce the overall cost of electronic components.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 Scaling initially allowed the increase of device performance, as initially devices performed better as they were scaled</w:t>
      </w:r>
      <w:r w:rsidR="006C46F3">
        <w:t xml:space="preserve"> down in size</w:t>
      </w:r>
      <w:r w:rsidR="000235F7">
        <w:t>.</w:t>
      </w:r>
    </w:p>
    <w:p w:rsidR="000235F7" w:rsidRDefault="00882AF5" w:rsidP="0066229C">
      <w:r>
        <w:t>The cost of scaling started increasing in the last decade with the increase in mask and photolithography cost. In addition, scaling devices down started degrading their performance causing the onset of variability and other short channel effects that reduced the technical yield of scaling.</w:t>
      </w:r>
      <w:r w:rsidR="0066229C">
        <w:t xml:space="preserve"> This caused a slowdown in the scaling trend and disrupted the economics prospects of scaling.</w:t>
      </w:r>
    </w:p>
    <w:p w:rsidR="00C7022E" w:rsidRDefault="0066229C" w:rsidP="00C7022E">
      <w:r>
        <w:lastRenderedPageBreak/>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t xml:space="preserve">More Moore: </w:t>
      </w:r>
      <w:r w:rsidR="005B39A7">
        <w:t>M</w:t>
      </w:r>
      <w:r>
        <w:t xml:space="preserve">ore scaling according to Moore’s law </w:t>
      </w:r>
      <w:r w:rsidR="00612D1B">
        <w:t xml:space="preserve">and pushing for a 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p>
    <w:p w:rsidR="00C7022E" w:rsidRDefault="00DE3A1F" w:rsidP="00DE3A1F">
      <w:pPr>
        <w:pStyle w:val="ListParagraph"/>
        <w:numPr>
          <w:ilvl w:val="0"/>
          <w:numId w:val="27"/>
        </w:numPr>
      </w:pPr>
      <w:r>
        <w:t>Beyond-CMOS: Introducing new materials and devices to augment or replace the current CMOS technologies. This can be through using SiGe wafers, III-V</w:t>
      </w:r>
      <w:r w:rsidR="00C7022E">
        <w:t xml:space="preserve"> </w:t>
      </w:r>
      <w:r>
        <w:t>semiconductors or other non-conventional materials.</w:t>
      </w:r>
    </w:p>
    <w:p w:rsidR="008F0C21" w:rsidRPr="000A7513" w:rsidRDefault="008F0C21" w:rsidP="008F0C21">
      <w:r>
        <w:t>In this work, we focus on the use of graphene as a beyond-CMOS material to augment CMOS circuits.</w:t>
      </w:r>
    </w:p>
    <w:p w:rsidR="00063296" w:rsidRDefault="00FE05D7" w:rsidP="001C7C42">
      <w:pPr>
        <w:pStyle w:val="Heading2"/>
      </w:pPr>
      <w:r>
        <w:t>Beyond-CMOS Materials and Device</w:t>
      </w:r>
      <w:r w:rsidR="00063296">
        <w:t>s</w:t>
      </w:r>
    </w:p>
    <w:p w:rsidR="00D958DC" w:rsidRDefault="00D958DC" w:rsidP="00323CAC">
      <w:r>
        <w:t xml:space="preserve">Different beyond-CMOS materials and devices are active fields of research. </w:t>
      </w:r>
      <w:r w:rsidR="00323CAC">
        <w:t xml:space="preserve">RRAM, FeRAM, magnetic logic, and other devices have been proposed to augment or replace some of CMOS functions. 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r w:rsidRPr="00063296">
        <w:t>Graphene as a Beyond-CMOS Material</w:t>
      </w:r>
    </w:p>
    <w:p w:rsidR="00D135B9" w:rsidRDefault="00D135B9" w:rsidP="00011229">
      <w:r>
        <w:t>Graphene’s 2D nature and inherent compatibility with CMOS make it an ideal choice for heterogeneous integration. The high charge carrier mobility, large surface-to-volume ratio</w:t>
      </w:r>
      <w:r w:rsidR="00011229">
        <w:t xml:space="preserve"> make it </w:t>
      </w:r>
      <w:r w:rsidR="00011229">
        <w:lastRenderedPageBreak/>
        <w:t>suitable for the implementation of high-performance circuits and sensors. However, current technological limitations and non-idealities limit the implementation of graphene circuits.</w:t>
      </w:r>
    </w:p>
    <w:p w:rsidR="00011229" w:rsidRPr="00D135B9" w:rsidRDefault="00011229" w:rsidP="00011229">
      <w:r>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r w:rsidRPr="00063296">
        <w:t>Overview of Document</w:t>
      </w:r>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proposed </w:t>
      </w:r>
      <w:r w:rsidR="00760925">
        <w:t xml:space="preserve"> </w:t>
      </w:r>
      <w:r w:rsidR="00E21A9E">
        <w:t>low-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Chapter 7 concludes this work, describing different ways that can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bookmarkStart w:id="0" w:name="_GoBack"/>
      <w:bookmarkEnd w:id="0"/>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r>
        <w:t>Electronic Band Structure of Graphene</w:t>
      </w:r>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470D7">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 [2]", "plainTextFormattedCitation" : "[1], [2]", "previouslyFormattedCitation" : "[1], [2]" }, "properties" : { "noteIndex" : 0 }, "schema" : "https://github.com/citation-style-language/schema/raw/master/csl-citation.json" }</w:instrText>
      </w:r>
      <w:r w:rsidR="00F470D7">
        <w:rPr>
          <w:rFonts w:cs="Times"/>
        </w:rPr>
        <w:fldChar w:fldCharType="separate"/>
      </w:r>
      <w:r w:rsidR="00F470D7" w:rsidRPr="00F470D7">
        <w:rPr>
          <w:rFonts w:cs="Times"/>
          <w:noProof/>
        </w:rPr>
        <w:t>[1], [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AB2BBF">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F470D7">
        <w:fldChar w:fldCharType="separate"/>
      </w:r>
      <w:r w:rsidR="00F470D7" w:rsidRPr="00F470D7">
        <w:rPr>
          <w:noProof/>
        </w:rPr>
        <w:t>[2]</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 w:name="_Ref490426375"/>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1</w:t>
        </w:r>
      </w:fldSimple>
      <w:bookmarkEnd w:id="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ED39C7">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F4B8E">
        <w:fldChar w:fldCharType="separate"/>
      </w:r>
      <w:r w:rsidR="009F4B8E" w:rsidRPr="009F4B8E">
        <w:rPr>
          <w:noProof/>
        </w:rPr>
        <w:t>[2]</w:t>
      </w:r>
      <w:r w:rsidR="009F4B8E">
        <w:fldChar w:fldCharType="end"/>
      </w:r>
      <w:r w:rsidR="007F2749">
        <w:t>, and the dispersion relation looks conical up to energies in excess of 1 eV</w:t>
      </w:r>
      <w:r w:rsidR="00AB2BBF">
        <w:t xml:space="preserve"> </w:t>
      </w:r>
      <w:r w:rsidR="00AB2BBF">
        <w:fldChar w:fldCharType="begin" w:fldLock="1"/>
      </w:r>
      <w:r w:rsidR="0094099C">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AB2BBF">
        <w:fldChar w:fldCharType="separate"/>
      </w:r>
      <w:r w:rsidR="00AB2BBF" w:rsidRPr="00AB2BBF">
        <w:rPr>
          <w:noProof/>
        </w:rPr>
        <w:t>[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985BB8">
        <w:t xml:space="preserve">Figure </w:t>
      </w:r>
      <w:r w:rsidR="00985BB8">
        <w:rPr>
          <w:noProof/>
          <w:cs/>
        </w:rPr>
        <w:t>‎</w:t>
      </w:r>
      <w:r w:rsidR="00985BB8">
        <w:rPr>
          <w:noProof/>
        </w:rPr>
        <w:t>2</w:t>
      </w:r>
      <w:r w:rsidR="00985BB8">
        <w:t>.</w:t>
      </w:r>
      <w:r w:rsidR="00985BB8">
        <w:rPr>
          <w:noProof/>
        </w:rPr>
        <w:t>3</w:t>
      </w:r>
      <w:r w:rsidR="00985BB8">
        <w:fldChar w:fldCharType="end"/>
      </w:r>
      <w:r w:rsidR="007F2749">
        <w:t>.</w:t>
      </w:r>
      <w:r w:rsidR="00181C8D">
        <w:t xml:space="preserve"> All the plots assume a nearest-neighbor hopping energy of 2.7 eV</w:t>
      </w:r>
      <w:r w:rsidR="0094099C">
        <w:fldChar w:fldCharType="begin" w:fldLock="1"/>
      </w:r>
      <w:r w:rsidR="0094099C">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4099C">
        <w:fldChar w:fldCharType="separate"/>
      </w:r>
      <w:r w:rsidR="0094099C" w:rsidRPr="0094099C">
        <w:rPr>
          <w:noProof/>
        </w:rPr>
        <w:t>[2]</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E24604">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E24604">
        <w:fldChar w:fldCharType="separate"/>
      </w:r>
      <w:r w:rsidR="00E24604" w:rsidRPr="00AB2BBF">
        <w:rPr>
          <w:noProof/>
        </w:rPr>
        <w:t>[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2D6F08">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u2013[23]", "plainTextFormattedCitation" : "[1]\u2013[23]", "previouslyFormattedCitation" : "[1]\u2013[23]" }, "properties" : { "noteIndex" : 0 }, "schema" : "https://github.com/citation-style-language/schema/raw/master/csl-citation.json" }</w:instrText>
      </w:r>
      <w:r w:rsidR="0094099C">
        <w:fldChar w:fldCharType="separate"/>
      </w:r>
      <w:r w:rsidR="0094099C" w:rsidRPr="0094099C">
        <w:rPr>
          <w:noProof/>
        </w:rPr>
        <w:t>[1]–[23]</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2" w:name="_Ref490429734"/>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3</w:t>
        </w:r>
      </w:fldSimple>
      <w:bookmarkEnd w:id="2"/>
      <w:r>
        <w:t xml:space="preserve"> Energy dispersion relation around the K point for energies between -1 and 1 eV. The energy is proportional to the magnitude of momentum away from the k point, making the dispersion relation look conical in 3D.</w:t>
      </w:r>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872B4A">
        <w:t xml:space="preserve">Figure </w:t>
      </w:r>
      <w:r w:rsidR="00872B4A">
        <w:rPr>
          <w:noProof/>
          <w:cs/>
        </w:rPr>
        <w:t>‎</w:t>
      </w:r>
      <w:r w:rsidR="00872B4A">
        <w:rPr>
          <w:noProof/>
        </w:rPr>
        <w:t>2</w:t>
      </w:r>
      <w:r w:rsidR="00872B4A">
        <w:t>.</w:t>
      </w:r>
      <w:r w:rsidR="00872B4A">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A71C1">
        <w:t xml:space="preserve">Figure </w:t>
      </w:r>
      <w:r w:rsidR="002A71C1">
        <w:rPr>
          <w:noProof/>
          <w:cs/>
        </w:rPr>
        <w:t>‎</w:t>
      </w:r>
      <w:r w:rsidR="002A71C1">
        <w:rPr>
          <w:noProof/>
        </w:rPr>
        <w:t>2</w:t>
      </w:r>
      <w:r w:rsidR="002A71C1">
        <w:t>.</w:t>
      </w:r>
      <w:r w:rsidR="002A71C1">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3" w:name="_Ref490430608"/>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4</w:t>
        </w:r>
      </w:fldSimple>
      <w:bookmarkEnd w:id="3"/>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4" w:name="_Ref490430763"/>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5</w:t>
        </w:r>
      </w:fldSimple>
      <w:bookmarkEnd w:id="4"/>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r>
        <w:t>Klein</w:t>
      </w:r>
      <w:r w:rsidR="00E54821">
        <w:t xml:space="preserve"> </w:t>
      </w:r>
      <w:r>
        <w:t>Tunneling and the Absence of Backscattering</w:t>
      </w:r>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ED39C7">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24], [25]", "plainTextFormattedCitation" : "[24], [25]", "previouslyFormattedCitation" : "[24], [25]" }, "properties" : { "noteIndex" : 0 }, "schema" : "https://github.com/citation-style-language/schema/raw/master/csl-citation.json" }</w:instrText>
      </w:r>
      <w:r w:rsidR="00ED39C7">
        <w:fldChar w:fldCharType="separate"/>
      </w:r>
      <w:r w:rsidR="00ED39C7" w:rsidRPr="00ED39C7">
        <w:rPr>
          <w:noProof/>
        </w:rPr>
        <w:t>[24], [25]</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8C5CAF">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2], [5], [6], [10], [11], [26]\u2013[39]", "plainTextFormattedCitation" : "[2], [5], [6], [10], [11], [26]\u2013[39]", "previouslyFormattedCitation" : "[2], [5], [6], [10], [11], [26]\u2013[39]" }, "properties" : { "noteIndex" : 0 }, "schema" : "https://github.com/citation-style-language/schema/raw/master/csl-citation.json" }</w:instrText>
      </w:r>
      <w:r w:rsidR="00ED39C7">
        <w:fldChar w:fldCharType="separate"/>
      </w:r>
      <w:r w:rsidR="00ED39C7" w:rsidRPr="00ED39C7">
        <w:rPr>
          <w:noProof/>
        </w:rPr>
        <w:t>[2], [5], [6], [10], [11], [26]–[39]</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93F6D">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33], [36], [37]", "plainTextFormattedCitation" : "[33], [36], [37]", "previouslyFormattedCitation" : "[33], [36], [37]" }, "properties" : { "noteIndex" : 0 }, "schema" : "https://github.com/citation-style-language/schema/raw/master/csl-citation.json" }</w:instrText>
      </w:r>
      <w:r w:rsidR="008C5CAF">
        <w:fldChar w:fldCharType="separate"/>
      </w:r>
      <w:r w:rsidR="008C5CAF" w:rsidRPr="008C5CAF">
        <w:rPr>
          <w:noProof/>
        </w:rPr>
        <w:t>[33], [36], [37]</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5B7951">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27], [33], [36]\u2013[38], [40]\u2013[43]", "plainTextFormattedCitation" : "[27], [33], [36]\u2013[38], [40]\u2013[43]", "previouslyFormattedCitation" : "[27], [33], [36]\u2013[38], [40]\u2013[43]" }, "properties" : { "noteIndex" : 0 }, "schema" : "https://github.com/citation-style-language/schema/raw/master/csl-citation.json" }</w:instrText>
      </w:r>
      <w:r w:rsidR="00D93F6D">
        <w:fldChar w:fldCharType="separate"/>
      </w:r>
      <w:r w:rsidR="00020A17" w:rsidRPr="00020A17">
        <w:rPr>
          <w:noProof/>
        </w:rPr>
        <w:t>[27], [33], [36]–[38], [40]–[43]</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r>
        <w:t>The Role of the Substrate</w:t>
      </w:r>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E85FD5">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6], [13], [14], [44]\u2013[63]", "plainTextFormattedCitation" : "[6], [13], [14], [44]\u2013[63]", "previouslyFormattedCitation" : "[6], [13], [14], [44]\u2013[63]" }, "properties" : { "noteIndex" : 0 }, "schema" : "https://github.com/citation-style-language/schema/raw/master/csl-citation.json" }</w:instrText>
      </w:r>
      <w:r w:rsidR="005B7951">
        <w:fldChar w:fldCharType="separate"/>
      </w:r>
      <w:r w:rsidR="002D6F08" w:rsidRPr="002D6F08">
        <w:rPr>
          <w:noProof/>
        </w:rPr>
        <w:t>[6], [13], [14], [44]–[63]</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E85FD5">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22], [56], [64]", "plainTextFormattedCitation" : "[22], [56], [64]", "previouslyFormattedCitation" : "[22], [56], [64]" }, "properties" : { "noteIndex" : 0 }, "schema" : "https://github.com/citation-style-language/schema/raw/master/csl-citation.json" }</w:instrText>
      </w:r>
      <w:r w:rsidR="005B7951">
        <w:fldChar w:fldCharType="separate"/>
      </w:r>
      <w:r w:rsidR="002D6F08" w:rsidRPr="002D6F08">
        <w:rPr>
          <w:noProof/>
        </w:rPr>
        <w:t>[22], [56], [64]</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E85FD5">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65]\u2013[67]", "plainTextFormattedCitation" : "[65]\u2013[67]", "previouslyFormattedCitation" : "[65]\u2013[67]" }, "properties" : { "noteIndex" : 0 }, "schema" : "https://github.com/citation-style-language/schema/raw/master/csl-citation.json" }</w:instrText>
      </w:r>
      <w:r w:rsidR="009E23DE">
        <w:fldChar w:fldCharType="separate"/>
      </w:r>
      <w:r w:rsidR="002D6F08" w:rsidRPr="002D6F08">
        <w:rPr>
          <w:noProof/>
        </w:rPr>
        <w:t>[65]–[67]</w:t>
      </w:r>
      <w:r w:rsidR="009E23DE">
        <w:fldChar w:fldCharType="end"/>
      </w:r>
      <w:r w:rsidR="00BD46A3">
        <w:t xml:space="preserve">. </w:t>
      </w:r>
      <w:r w:rsidR="001D11E4">
        <w:t>Although graphene can be suspended between contacts</w:t>
      </w:r>
      <w:r w:rsidR="009E23DE">
        <w:fldChar w:fldCharType="begin" w:fldLock="1"/>
      </w:r>
      <w:r w:rsidR="009E23DE">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6], [12], [14], [38], [47], [55]", "plainTextFormattedCitation" : "[6], [12], [14], [38], [47], [55]", "previouslyFormattedCitation" : "[6], [12], [14], [38], [47], [55]" }, "properties" : { "noteIndex" : 0 }, "schema" : "https://github.com/citation-style-language/schema/raw/master/csl-citation.json" }</w:instrText>
      </w:r>
      <w:r w:rsidR="009E23DE">
        <w:fldChar w:fldCharType="separate"/>
      </w:r>
      <w:r w:rsidR="009E23DE" w:rsidRPr="009E23DE">
        <w:rPr>
          <w:noProof/>
        </w:rPr>
        <w:t>[6], [12], [14], [38], [47], [55]</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4117A6">
        <w:fldChar w:fldCharType="separate"/>
      </w:r>
      <w:r w:rsidR="002D6F08" w:rsidRPr="002D6F08">
        <w:rPr>
          <w:noProof/>
        </w:rPr>
        <w:t>[68]</w:t>
      </w:r>
      <w:r w:rsidR="004117A6">
        <w:fldChar w:fldCharType="end"/>
      </w:r>
      <w:r w:rsidR="00BD46A3">
        <w:t>.</w:t>
      </w:r>
    </w:p>
    <w:p w:rsidR="00F573E4" w:rsidRDefault="00F573E4" w:rsidP="00F573E4">
      <w:pPr>
        <w:pStyle w:val="Heading2"/>
      </w:pPr>
      <w:r>
        <w:lastRenderedPageBreak/>
        <w:t>Contact-Induced Doping</w:t>
      </w:r>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4C24E8">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8], [26], [31], [35], [38], [43], [57], [69]\u2013[109]", "plainTextFormattedCitation" : "[8], [26], [31], [35], [38], [43], [57], [69]\u2013[109]", "previouslyFormattedCitation" : "[8], [26], [31], [35], [38], [43], [57], [82], [96]\u2013[135]" }, "properties" : { "noteIndex" : 0 }, "schema" : "https://github.com/citation-style-language/schema/raw/master/csl-citation.json" }</w:instrText>
      </w:r>
      <w:r>
        <w:fldChar w:fldCharType="separate"/>
      </w:r>
      <w:r w:rsidR="004C24E8" w:rsidRPr="004C24E8">
        <w:rPr>
          <w:noProof/>
        </w:rPr>
        <w:t>[8], [26], [31], [35], [38], [43], [57], [69]–[109]</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4C24E8">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97], [109]", "plainTextFormattedCitation" : "[97], [109]", "previouslyFormattedCitation" : "[123], [135]" }, "properties" : { "noteIndex" : 0 }, "schema" : "https://github.com/citation-style-language/schema/raw/master/csl-citation.json" }</w:instrText>
      </w:r>
      <w:r>
        <w:fldChar w:fldCharType="separate"/>
      </w:r>
      <w:r w:rsidR="004C24E8" w:rsidRPr="004C24E8">
        <w:rPr>
          <w:noProof/>
        </w:rPr>
        <w:t>[97], [109]</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4C24E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31], [33], [35], [38], [47], [63], [93], [98], [100], [103], [104], [109]", "plainTextFormattedCitation" : "[31], [33], [35], [38], [47], [63], [93], [98], [100], [103], [104], [109]", "previouslyFormattedCitation" : "[31], [33], [35], [38], [47], [63], [119], [124], [126], [129], [130], [135]" }, "properties" : { "noteIndex" : 0 }, "schema" : "https://github.com/citation-style-language/schema/raw/master/csl-citation.json" }</w:instrText>
      </w:r>
      <w:r>
        <w:fldChar w:fldCharType="separate"/>
      </w:r>
      <w:r w:rsidR="004C24E8" w:rsidRPr="004C24E8">
        <w:rPr>
          <w:noProof/>
        </w:rPr>
        <w:t>[31], [33], [35], [38], [47], [63], [93], [98], [100], [103], [104], [109]</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4C24E8">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04]", "plainTextFormattedCitation" : "[104]", "previouslyFormattedCitation" : "[130]" }, "properties" : { "noteIndex" : 0 }, "schema" : "https://github.com/citation-style-language/schema/raw/master/csl-citation.json" }</w:instrText>
      </w:r>
      <w:r>
        <w:fldChar w:fldCharType="separate"/>
      </w:r>
      <w:r w:rsidR="004C24E8" w:rsidRPr="004C24E8">
        <w:rPr>
          <w:noProof/>
        </w:rPr>
        <w:t>[104]</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r>
        <w:t>Charge Transport in CVD Graphene</w:t>
      </w:r>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4C24E8">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4], [6], [20], [23], [61], [62], [68], [110]\u2013[119]", "plainTextFormattedCitation" : "[4], [6], [20], [23], [61], [62], [68], [110]\u2013[119]", "previouslyFormattedCitation" : "[4], [6], [20], [23], [61], [62], [68]\u2013[78]" }, "properties" : { "noteIndex" : 0 }, "schema" : "https://github.com/citation-style-language/schema/raw/master/csl-citation.json" }</w:instrText>
      </w:r>
      <w:r w:rsidR="004117A6">
        <w:fldChar w:fldCharType="separate"/>
      </w:r>
      <w:r w:rsidR="004C24E8" w:rsidRPr="004C24E8">
        <w:rPr>
          <w:noProof/>
        </w:rPr>
        <w:t>[4], [6], [20], [23], [61], [62], [68], [110]–[119]</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4C24E8">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9], [48], [52], [57], [59], [68], [85], [120]\u2013[128]", "plainTextFormattedCitation" : "[9], [48], [52], [57], [59], [68], [85], [120]\u2013[128]", "previouslyFormattedCitation" : "[9], [48], [52], [57], [59], [68], [79]\u2013[88]" }, "properties" : { "noteIndex" : 0 }, "schema" : "https://github.com/citation-style-language/schema/raw/master/csl-citation.json" }</w:instrText>
      </w:r>
      <w:r w:rsidR="00FF28C1">
        <w:fldChar w:fldCharType="separate"/>
      </w:r>
      <w:r w:rsidR="004C24E8" w:rsidRPr="004C24E8">
        <w:rPr>
          <w:noProof/>
        </w:rPr>
        <w:t>[9], [48], [52], [57], [59], [68], [85], [120]–[128]</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4C24E8">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29]\u2013[134]", "plainTextFormattedCitation" : "[129]\u2013[134]", "previouslyFormattedCitation" : "[89]\u2013[94]" }, "properties" : { "noteIndex" : 0 }, "schema" : "https://github.com/citation-style-language/schema/raw/master/csl-citation.json" }</w:instrText>
      </w:r>
      <w:r w:rsidR="0033536C">
        <w:fldChar w:fldCharType="separate"/>
      </w:r>
      <w:r w:rsidR="004C24E8" w:rsidRPr="004C24E8">
        <w:rPr>
          <w:noProof/>
        </w:rPr>
        <w:t>[129]–[134]</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E85FD5">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6], [13], [14], [44]\u2013[63]", "plainTextFormattedCitation" : "[6], [13], [14], [44]\u2013[63]", "previouslyFormattedCitation" : "[6], [13], [14], [44]\u2013[63]" }, "properties" : { "noteIndex" : 0 }, "schema" : "https://github.com/citation-style-language/schema/raw/master/csl-citation.json" }</w:instrText>
      </w:r>
      <w:r w:rsidR="00A36BCD">
        <w:fldChar w:fldCharType="separate"/>
      </w:r>
      <w:r w:rsidR="002D6F08" w:rsidRPr="002D6F08">
        <w:rPr>
          <w:noProof/>
        </w:rPr>
        <w:t>[6], [13], [14], [44]–[63]</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4C24E8">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35]", "plainTextFormattedCitation" : "[135]", "previouslyFormattedCitation" : "[95]" }, "properties" : { "noteIndex" : 0 }, "schema" : "https://github.com/citation-style-language/schema/raw/master/csl-citation.json" }</w:instrText>
      </w:r>
      <w:r w:rsidR="00A36BCD">
        <w:fldChar w:fldCharType="separate"/>
      </w:r>
      <w:r w:rsidR="004C24E8" w:rsidRPr="004C24E8">
        <w:rPr>
          <w:noProof/>
        </w:rPr>
        <w:t>[135]</w:t>
      </w:r>
      <w:r w:rsidR="00A36BCD">
        <w:fldChar w:fldCharType="end"/>
      </w:r>
      <w:r w:rsidR="00067FC4">
        <w:t>.</w:t>
      </w:r>
    </w:p>
    <w:p w:rsidR="0031648C" w:rsidRDefault="0031648C" w:rsidP="001C7C42">
      <w:pPr>
        <w:pStyle w:val="Heading2"/>
      </w:pPr>
      <w:r>
        <w:t>Characterization of Graphene</w:t>
      </w:r>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r>
        <w:t>Optical Contrast</w:t>
      </w:r>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E85FD5">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65]\u2013[67]", "plainTextFormattedCitation" : "[65]\u2013[67]", "previouslyFormattedCitation" : "[65]\u2013[67]" }, "properties" : { "noteIndex" : 0 }, "schema" : "https://github.com/citation-style-language/schema/raw/master/csl-citation.json" }</w:instrText>
      </w:r>
      <w:r w:rsidR="009B3D79">
        <w:fldChar w:fldCharType="separate"/>
      </w:r>
      <w:r w:rsidR="002D6F08" w:rsidRPr="002D6F08">
        <w:rPr>
          <w:noProof/>
        </w:rPr>
        <w:t>[65]–[67]</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E85FD5">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67]", "plainTextFormattedCitation" : "[67]", "previouslyFormattedCitation" : "[67]" }, "properties" : { "noteIndex" : 0 }, "schema" : "https://github.com/citation-style-language/schema/raw/master/csl-citation.json" }</w:instrText>
      </w:r>
      <w:r w:rsidR="009B3D79">
        <w:fldChar w:fldCharType="separate"/>
      </w:r>
      <w:r w:rsidR="002D6F08" w:rsidRPr="002D6F08">
        <w:rPr>
          <w:noProof/>
        </w:rPr>
        <w:t>[67]</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r>
        <w:lastRenderedPageBreak/>
        <w:t>Raman Analysis</w:t>
      </w:r>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E85FD5">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36]", "plainTextFormattedCitation" : "[136]", "previouslyFormattedCitation" : "[136]" }, "properties" : { "noteIndex" : 0 }, "schema" : "https://github.com/citation-style-language/schema/raw/master/csl-citation.json" }</w:instrText>
      </w:r>
      <w:r w:rsidR="00912AE5">
        <w:fldChar w:fldCharType="separate"/>
      </w:r>
      <w:r w:rsidR="002D6F08" w:rsidRPr="002D6F08">
        <w:rPr>
          <w:noProof/>
        </w:rPr>
        <w:t>[136]</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37]", "plainTextFormattedCitation" : "[137]", "previouslyFormattedCitation" : "[137]" }, "properties" : { "noteIndex" : 0 }, "schema" : "https://github.com/citation-style-language/schema/raw/master/csl-citation.json" }</w:instrText>
      </w:r>
      <w:r w:rsidR="00912AE5">
        <w:fldChar w:fldCharType="separate"/>
      </w:r>
      <w:r w:rsidR="002D6F08" w:rsidRPr="002D6F08">
        <w:rPr>
          <w:noProof/>
        </w:rPr>
        <w:t>[137]</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37]", "plainTextFormattedCitation" : "[137]", "previouslyFormattedCitation" : "[137]" }, "properties" : { "noteIndex" : 0 }, "schema" : "https://github.com/citation-style-language/schema/raw/master/csl-citation.json" }</w:instrText>
      </w:r>
      <w:r w:rsidR="00912AE5">
        <w:fldChar w:fldCharType="separate"/>
      </w:r>
      <w:r w:rsidR="002D6F08" w:rsidRPr="002D6F08">
        <w:rPr>
          <w:noProof/>
        </w:rPr>
        <w:t>[137]</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36], [137]", "plainTextFormattedCitation" : "[136], [137]", "previouslyFormattedCitation" : "[136], [137]" }, "properties" : { "noteIndex" : 0 }, "schema" : "https://github.com/citation-style-language/schema/raw/master/csl-citation.json" }</w:instrText>
      </w:r>
      <w:r w:rsidR="00912AE5">
        <w:fldChar w:fldCharType="separate"/>
      </w:r>
      <w:r w:rsidR="002D6F08" w:rsidRPr="002D6F08">
        <w:rPr>
          <w:noProof/>
        </w:rPr>
        <w:t>[136], [137]</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37]\u2013[140]" }, "properties" : { "noteIndex" : 0 }, "schema" : "https://github.com/citation-style-language/schema/raw/master/csl-citation.json" }</w:instrText>
      </w:r>
      <w:r w:rsidR="00912AE5">
        <w:fldChar w:fldCharType="separate"/>
      </w:r>
      <w:r w:rsidR="002D6F08" w:rsidRPr="002D6F08">
        <w:rPr>
          <w:noProof/>
        </w:rPr>
        <w:t>[137]–[140]</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4C24E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74], [137]\u2013[155]", "plainTextFormattedCitation" : "[74], [137]\u2013[155]", "previouslyFormattedCitation" : "[101], [137]\u2013[155]" }, "properties" : { "noteIndex" : 0 }, "schema" : "https://github.com/citation-style-language/schema/raw/master/csl-citation.json" }</w:instrText>
      </w:r>
      <w:r w:rsidR="006420FD">
        <w:fldChar w:fldCharType="separate"/>
      </w:r>
      <w:r w:rsidR="004C24E8" w:rsidRPr="004C24E8">
        <w:rPr>
          <w:noProof/>
        </w:rPr>
        <w:t>[74], [137]–[155]</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37]\u2013[140]" }, "properties" : { "noteIndex" : 0 }, "schema" : "https://github.com/citation-style-language/schema/raw/master/csl-citation.json" }</w:instrText>
      </w:r>
      <w:r w:rsidR="006420FD">
        <w:fldChar w:fldCharType="separate"/>
      </w:r>
      <w:r w:rsidR="002D6F08" w:rsidRPr="002D6F08">
        <w:rPr>
          <w:noProof/>
        </w:rPr>
        <w:t>[137]–[140]</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1463FA">
        <w:t xml:space="preserve">Figure </w:t>
      </w:r>
      <w:r w:rsidR="001463FA">
        <w:rPr>
          <w:noProof/>
          <w:cs/>
        </w:rPr>
        <w:t>‎</w:t>
      </w:r>
      <w:r w:rsidR="001463FA">
        <w:rPr>
          <w:noProof/>
        </w:rPr>
        <w:t>2</w:t>
      </w:r>
      <w:r w:rsidR="001463FA">
        <w:t>.</w:t>
      </w:r>
      <w:r w:rsidR="001463FA">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37]\u2013[140]" }, "properties" : { "noteIndex" : 0 }, "schema" : "https://github.com/citation-style-language/schema/raw/master/csl-citation.json" }</w:instrText>
      </w:r>
      <w:r w:rsidR="00516A10">
        <w:fldChar w:fldCharType="separate"/>
      </w:r>
      <w:r w:rsidR="002D6F08" w:rsidRPr="002D6F08">
        <w:rPr>
          <w:noProof/>
        </w:rPr>
        <w:t>[137]–[140]</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5" w:name="_Ref490487913"/>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6</w:t>
        </w:r>
      </w:fldSimple>
      <w:bookmarkEnd w:id="5"/>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E85FD5">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 [138], [140], [151]", "plainTextFormattedCitation" : "[137], [138], [140], [151]", "previouslyFormattedCitation" : "[137], [138], [140], [151]" }, "properties" : { "noteIndex" : 0 }, "schema" : "https://github.com/citation-style-language/schema/raw/master/csl-citation.json" }</w:instrText>
      </w:r>
      <w:r w:rsidR="006420FD">
        <w:fldChar w:fldCharType="separate"/>
      </w:r>
      <w:r w:rsidR="002D6F08" w:rsidRPr="002D6F08">
        <w:rPr>
          <w:noProof/>
        </w:rPr>
        <w:t>[137], [138], [140], [151]</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E85FD5">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41], [142], [144], [148], [149], [154], [156], [157]", "plainTextFormattedCitation" : "[141], [142], [144], [148], [149], [154], [156], [157]", "previouslyFormattedCitation" : "[141], [142], [144], [148], [149], [154], [156], [157]" }, "properties" : { "noteIndex" : 0 }, "schema" : "https://github.com/citation-style-language/schema/raw/master/csl-citation.json" }</w:instrText>
      </w:r>
      <w:r w:rsidR="006420FD">
        <w:fldChar w:fldCharType="separate"/>
      </w:r>
      <w:r w:rsidR="002D6F08" w:rsidRPr="002D6F08">
        <w:rPr>
          <w:noProof/>
        </w:rPr>
        <w:t>[141], [142], [144], [148], [149], [154], [156], [157]</w:t>
      </w:r>
      <w:r w:rsidR="006420FD">
        <w:fldChar w:fldCharType="end"/>
      </w:r>
      <w:r>
        <w:t>. The ratio of the 2D and G peak values is a function of the substrate thickness and doping of the graphene sheet</w:t>
      </w:r>
      <w:r w:rsidR="006420FD">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37]\u2013[140]" }, "properties" : { "noteIndex" : 0 }, "schema" : "https://github.com/citation-style-language/schema/raw/master/csl-citation.json" }</w:instrText>
      </w:r>
      <w:r w:rsidR="006420FD">
        <w:fldChar w:fldCharType="separate"/>
      </w:r>
      <w:r w:rsidR="002D6F08" w:rsidRPr="002D6F08">
        <w:rPr>
          <w:noProof/>
        </w:rPr>
        <w:t>[137]–[140]</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r>
        <w:lastRenderedPageBreak/>
        <w:t>Constant Mobility Model</w:t>
      </w:r>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D229E2">
        <w:fldChar w:fldCharType="separate"/>
      </w:r>
      <w:r w:rsidR="002D6F08" w:rsidRPr="002D6F08">
        <w:rPr>
          <w:noProof/>
        </w:rPr>
        <w:t>[68]</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6" w:name="_Ref490492684"/>
            <w:r>
              <w:t>(</w:t>
            </w:r>
            <w:fldSimple w:instr=" STYLEREF 1 \s ">
              <w:r>
                <w:rPr>
                  <w:noProof/>
                  <w:cs/>
                </w:rPr>
                <w:t>‎</w:t>
              </w:r>
              <w:r>
                <w:rPr>
                  <w:noProof/>
                </w:rPr>
                <w:t>2</w:t>
              </w:r>
            </w:fldSimple>
            <w:r>
              <w:t>.</w:t>
            </w:r>
            <w:fldSimple w:instr=" SEQ Equation \* ARABIC \s 1 ">
              <w:r>
                <w:rPr>
                  <w:noProof/>
                </w:rPr>
                <w:t>1</w:t>
              </w:r>
            </w:fldSimple>
            <w:r>
              <w:t>)</w:t>
            </w:r>
            <w:bookmarkEnd w:id="6"/>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7" w:name="_Ref490521197"/>
            <w:r>
              <w:t>(</w:t>
            </w:r>
            <w:fldSimple w:instr=" STYLEREF 1 \s ">
              <w:r>
                <w:rPr>
                  <w:noProof/>
                  <w:cs/>
                </w:rPr>
                <w:t>‎</w:t>
              </w:r>
              <w:r>
                <w:rPr>
                  <w:noProof/>
                </w:rPr>
                <w:t>2</w:t>
              </w:r>
            </w:fldSimple>
            <w:r>
              <w:t>.</w:t>
            </w:r>
            <w:fldSimple w:instr=" SEQ Equation \* ARABIC \s 1 ">
              <w:r>
                <w:rPr>
                  <w:noProof/>
                </w:rPr>
                <w:t>2</w:t>
              </w:r>
            </w:fldSimple>
            <w:r>
              <w:t>)</w:t>
            </w:r>
            <w:bookmarkEnd w:id="7"/>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654688">
        <w:t xml:space="preserve">Figure </w:t>
      </w:r>
      <w:r w:rsidR="00654688">
        <w:rPr>
          <w:noProof/>
          <w:cs/>
        </w:rPr>
        <w:t>‎</w:t>
      </w:r>
      <w:r w:rsidR="00654688">
        <w:rPr>
          <w:noProof/>
        </w:rPr>
        <w:t>2</w:t>
      </w:r>
      <w:r w:rsidR="00654688">
        <w:t>.</w:t>
      </w:r>
      <w:r w:rsidR="00654688">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C629C4">
        <w:t>(</w:t>
      </w:r>
      <w:r w:rsidR="00C629C4">
        <w:rPr>
          <w:noProof/>
          <w:cs/>
        </w:rPr>
        <w:t>‎</w:t>
      </w:r>
      <w:r w:rsidR="00C629C4">
        <w:rPr>
          <w:noProof/>
        </w:rPr>
        <w:t>2</w:t>
      </w:r>
      <w:r w:rsidR="00C629C4">
        <w:t>.</w:t>
      </w:r>
      <w:r w:rsidR="00C629C4">
        <w:rPr>
          <w:noProof/>
        </w:rPr>
        <w:t>2</w:t>
      </w:r>
      <w:r w:rsidR="00C629C4">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4C7EA1">
        <w:t>(</w:t>
      </w:r>
      <w:r w:rsidR="004C7EA1">
        <w:rPr>
          <w:noProof/>
          <w:cs/>
        </w:rPr>
        <w:t>‎</w:t>
      </w:r>
      <w:r w:rsidR="004C7EA1">
        <w:rPr>
          <w:noProof/>
        </w:rPr>
        <w:t>2</w:t>
      </w:r>
      <w:r w:rsidR="004C7EA1">
        <w:t>.</w:t>
      </w:r>
      <w:r w:rsidR="004C7EA1">
        <w:rPr>
          <w:noProof/>
        </w:rPr>
        <w:t>2</w:t>
      </w:r>
      <w:r w:rsidR="004C7EA1">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r>
              <w:t>(</w:t>
            </w:r>
            <w:fldSimple w:instr=" STYLEREF 1 \s ">
              <w:r w:rsidR="00C629C4">
                <w:rPr>
                  <w:noProof/>
                  <w:cs/>
                </w:rPr>
                <w:t>‎</w:t>
              </w:r>
              <w:r w:rsidR="00C629C4">
                <w:rPr>
                  <w:noProof/>
                </w:rPr>
                <w:t>2</w:t>
              </w:r>
            </w:fldSimple>
            <w:r>
              <w:t>.</w:t>
            </w:r>
            <w:fldSimple w:instr=" SEQ Equation \* ARABIC \s 1 ">
              <w:r w:rsidR="00C629C4">
                <w:rPr>
                  <w:noProof/>
                </w:rPr>
                <w:t>3</w:t>
              </w:r>
            </w:fldSimple>
            <w:r>
              <w:t>)</w:t>
            </w:r>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8" w:name="_Ref490492671"/>
      <w:r>
        <w:t xml:space="preserve">Figure </w:t>
      </w:r>
      <w:fldSimple w:instr=" STYLEREF 1 \s ">
        <w:r w:rsidR="00E85FD5">
          <w:rPr>
            <w:noProof/>
            <w:cs/>
          </w:rPr>
          <w:t>‎</w:t>
        </w:r>
        <w:r w:rsidR="00E85FD5">
          <w:rPr>
            <w:noProof/>
          </w:rPr>
          <w:t>2</w:t>
        </w:r>
      </w:fldSimple>
      <w:r w:rsidR="00E85FD5">
        <w:t>.</w:t>
      </w:r>
      <w:fldSimple w:instr=" SEQ Figure \* ARABIC \s 1 ">
        <w:r w:rsidR="00E85FD5">
          <w:rPr>
            <w:noProof/>
          </w:rPr>
          <w:t>7</w:t>
        </w:r>
      </w:fldSimple>
      <w:bookmarkEnd w:id="8"/>
      <w:r>
        <w:t xml:space="preserve"> Measured data and fit results computed using the constant mobility mode</w:t>
      </w:r>
      <w:r w:rsidR="00D77231">
        <w:t>l for back-gated graphene FETs. The RMSE is 0.653 k</w:t>
      </w:r>
      <w:r w:rsidR="00D77231">
        <w:rPr>
          <w:rFonts w:cs="Times"/>
        </w:rPr>
        <w:t>Ω.</w:t>
      </w:r>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E85FD5">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58]\u2013[163]", "plainTextFormattedCitation" : "[158]\u2013[163]", "previouslyFormattedCitation" : "[158]\u2013[163]" }, "properties" : { "noteIndex" : 0 }, "schema" : "https://github.com/citation-style-language/schema/raw/master/csl-citation.json" }</w:instrText>
      </w:r>
      <w:r w:rsidR="00C4551F">
        <w:fldChar w:fldCharType="separate"/>
      </w:r>
      <w:r w:rsidR="002D6F08" w:rsidRPr="002D6F08">
        <w:rPr>
          <w:noProof/>
        </w:rPr>
        <w:t>[158]–[163]</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E85FD5">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63]\u2013[176]", "plainTextFormattedCitation" : "[163]\u2013[176]", "previouslyFormattedCitation" : "[163]\u2013[176]" }, "properties" : { "noteIndex" : 0 }, "schema" : "https://github.com/citation-style-language/schema/raw/master/csl-citation.json" }</w:instrText>
      </w:r>
      <w:r w:rsidR="00B06C43">
        <w:fldChar w:fldCharType="separate"/>
      </w:r>
      <w:r w:rsidR="002D6F08" w:rsidRPr="002D6F08">
        <w:rPr>
          <w:noProof/>
        </w:rPr>
        <w:t>[163]–[176]</w:t>
      </w:r>
      <w:r w:rsidR="00B06C43">
        <w:fldChar w:fldCharType="end"/>
      </w:r>
      <w:r>
        <w:t>, and Oscillator Neural Networks (ONNs)</w:t>
      </w:r>
      <w:r w:rsidR="00B06C43">
        <w:fldChar w:fldCharType="begin" w:fldLock="1"/>
      </w:r>
      <w:r w:rsidR="00E85FD5">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59], [175], [177]\u2013[181]", "plainTextFormattedCitation" : "[159], [175], [177]\u2013[181]", "previouslyFormattedCitation" : "[159], [175], [177]\u2013[181]" }, "properties" : { "noteIndex" : 0 }, "schema" : "https://github.com/citation-style-language/schema/raw/master/csl-citation.json" }</w:instrText>
      </w:r>
      <w:r w:rsidR="00B06C43">
        <w:fldChar w:fldCharType="separate"/>
      </w:r>
      <w:r w:rsidR="002D6F08" w:rsidRPr="002D6F08">
        <w:rPr>
          <w:noProof/>
        </w:rPr>
        <w:t>[159], [175], [177]–[181]</w:t>
      </w:r>
      <w:r w:rsidR="00B06C43">
        <w:fldChar w:fldCharType="end"/>
      </w:r>
      <w:r>
        <w:t>. We focus on a different family of neural networks that is continuous-time and continuous-voltage analog cellular neural networks</w:t>
      </w:r>
      <w:r w:rsidR="00B2213A">
        <w:fldChar w:fldCharType="begin" w:fldLock="1"/>
      </w:r>
      <w:r w:rsidR="00E85FD5">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2], [183]" }, "properties" : { "noteIndex" : 0 }, "schema" : "https://github.com/citation-style-language/schema/raw/master/csl-citation.json" }</w:instrText>
      </w:r>
      <w:r w:rsidR="00B2213A">
        <w:fldChar w:fldCharType="separate"/>
      </w:r>
      <w:r w:rsidR="002D6F08" w:rsidRPr="002D6F08">
        <w:rPr>
          <w:noProof/>
        </w:rPr>
        <w:t>[182], [183]</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w:t>
      </w:r>
      <w:r>
        <w:lastRenderedPageBreak/>
        <w:t xml:space="preserve">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E85FD5">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73]", "plainTextFormattedCitation" : "[173]", "previouslyFormattedCitation" : "[173]" }, "properties" : { "noteIndex" : 0 }, "schema" : "https://github.com/citation-style-language/schema/raw/master/csl-citation.json" }</w:instrText>
      </w:r>
      <w:r>
        <w:fldChar w:fldCharType="separate"/>
      </w:r>
      <w:r w:rsidR="002D6F08" w:rsidRPr="002D6F08">
        <w:rPr>
          <w:noProof/>
        </w:rPr>
        <w:t>[173]</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E85FD5">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82]\u2013[185]", "plainTextFormattedCitation" : "[182]\u2013[185]", "previouslyFormattedCitation" : "[182]\u2013[185]" }, "properties" : { "noteIndex" : 0 }, "schema" : "https://github.com/citation-style-language/schema/raw/master/csl-citation.json" }</w:instrText>
      </w:r>
      <w:r w:rsidR="00570CF8">
        <w:fldChar w:fldCharType="separate"/>
      </w:r>
      <w:r w:rsidR="002D6F08" w:rsidRPr="002D6F08">
        <w:rPr>
          <w:noProof/>
        </w:rPr>
        <w:t>[182]–[185]</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9" w:name="_Ref490144611"/>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1</w:t>
        </w:r>
      </w:fldSimple>
      <w:bookmarkEnd w:id="9"/>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E85FD5">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2], [183]" }, "properties" : { "noteIndex" : 0 }, "schema" : "https://github.com/citation-style-language/schema/raw/master/csl-citation.json" }</w:instrText>
      </w:r>
      <w:r w:rsidR="000D74CA">
        <w:fldChar w:fldCharType="separate"/>
      </w:r>
      <w:r w:rsidR="002D6F08" w:rsidRPr="002D6F08">
        <w:rPr>
          <w:noProof/>
        </w:rPr>
        <w:t>[182], [183]</w:t>
      </w:r>
      <w:r w:rsidR="000D74CA">
        <w:fldChar w:fldCharType="end"/>
      </w:r>
      <w:r w:rsidR="000D74CA">
        <w:t>.</w:t>
      </w:r>
    </w:p>
    <w:p w:rsidR="00EB2546" w:rsidRDefault="00EB2546" w:rsidP="001C7C42">
      <w:pPr>
        <w:pStyle w:val="Heading2"/>
      </w:pPr>
      <w:r>
        <w:lastRenderedPageBreak/>
        <w:t>All-Resistance CNNs</w:t>
      </w:r>
    </w:p>
    <w:p w:rsidR="00BF5177" w:rsidRDefault="00BF5177" w:rsidP="00BF5177">
      <w:r>
        <w:t>CMOS implementations of CNNs has been marred by area and power requirements that limit the network size considerably</w:t>
      </w:r>
      <w:r>
        <w:fldChar w:fldCharType="begin" w:fldLock="1"/>
      </w:r>
      <w:r w:rsidR="00E85FD5">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84], [186], [187]", "plainTextFormattedCitation" : "[184], [186], [187]", "previouslyFormattedCitation" : "[184], [186], [187]" }, "properties" : { "noteIndex" : 0 }, "schema" : "https://github.com/citation-style-language/schema/raw/master/csl-citation.json" }</w:instrText>
      </w:r>
      <w:r>
        <w:fldChar w:fldCharType="separate"/>
      </w:r>
      <w:r w:rsidR="002D6F08" w:rsidRPr="002D6F08">
        <w:rPr>
          <w:noProof/>
        </w:rPr>
        <w:t>[184], [186], [187]</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E85FD5">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86], [187]", "plainTextFormattedCitation" : "[186], [187]", "previouslyFormattedCitation" : "[186], [187]" }, "properties" : { "noteIndex" : 0 }, "schema" : "https://github.com/citation-style-language/schema/raw/master/csl-citation.json" }</w:instrText>
      </w:r>
      <w:r w:rsidR="00B36312">
        <w:fldChar w:fldCharType="separate"/>
      </w:r>
      <w:r w:rsidR="002D6F08" w:rsidRPr="002D6F08">
        <w:rPr>
          <w:noProof/>
        </w:rPr>
        <w:t>[186], [187]</w:t>
      </w:r>
      <w:r w:rsidR="00B36312">
        <w:fldChar w:fldCharType="end"/>
      </w:r>
      <w:r w:rsidR="00B36312">
        <w:t>.</w:t>
      </w:r>
    </w:p>
    <w:p w:rsidR="00B36312" w:rsidRDefault="00B36312" w:rsidP="00CE7554">
      <w:r>
        <w:t xml:space="preserve">To overcome these requirements, another implementation using an all-resistive architecture </w:t>
      </w:r>
      <w:r w:rsidR="00CE7554">
        <w:t xml:space="preserve">for nearest-neighbor CNNs </w:t>
      </w:r>
      <w:r>
        <w:t xml:space="preserve">that only requires local matching between components of the same cell has been proposed </w:t>
      </w:r>
      <w:r>
        <w:fldChar w:fldCharType="begin" w:fldLock="1"/>
      </w:r>
      <w:r w:rsidR="005B7951">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41]", "plainTextFormattedCitation" : "[40], [41]", "previouslyFormattedCitation" : "[40], [41]" }, "properties" : { "noteIndex" : 0 }, "schema" : "https://github.com/citation-style-language/schema/raw/master/csl-citation.json" }</w:instrText>
      </w:r>
      <w:r>
        <w:fldChar w:fldCharType="separate"/>
      </w:r>
      <w:r w:rsidR="005B7951" w:rsidRPr="005B7951">
        <w:rPr>
          <w:noProof/>
        </w:rPr>
        <w:t>[40], [41]</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r w:rsidR="009F1C3D">
        <w:t xml:space="preserve"> The synapse resistors can be mad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w:t>
      </w:r>
      <w:r w:rsidR="00931FA6">
        <w:lastRenderedPageBreak/>
        <w:t>controlled resistors and 36 (2</w:t>
      </w:r>
      <w:r w:rsidR="00C834E6">
        <w:rPr>
          <w:rFonts w:cs="Times"/>
        </w:rPr>
        <w:t>×</w:t>
      </w:r>
      <w:r w:rsidR="00931FA6">
        <w:t>2</w:t>
      </w:r>
      <w:r w:rsidR="00C834E6">
        <w:rPr>
          <w:rFonts w:cs="Times"/>
        </w:rPr>
        <w:t>×</w:t>
      </w:r>
      <w:r w:rsidR="00931FA6">
        <w:t>9) digitally-controlled resistors per cell.</w:t>
      </w:r>
      <w:r w:rsidR="003634FF">
        <w:t xml:space="preserve"> This allows for a very compact implementation, since the matching is required locally only;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10" w:name="_Ref490145860"/>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2</w:t>
        </w:r>
      </w:fldSimple>
      <w:bookmarkEnd w:id="10"/>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1D6757"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1D6757"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11" w:name="_Ref49016658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3</w:t>
        </w:r>
      </w:fldSimple>
      <w:bookmarkEnd w:id="11"/>
      <w:r>
        <w:t xml:space="preserve"> Cross-section of an n-gate graphene device. There are n top</w:t>
      </w:r>
      <w:r w:rsidR="00E63B69">
        <w:t xml:space="preserve"> </w:t>
      </w:r>
      <w:r>
        <w:t>gates and one common back gate.</w:t>
      </w:r>
    </w:p>
    <w:p w:rsidR="00E63B69" w:rsidRDefault="00E63B69" w:rsidP="00E63B69">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12" w:name="_Ref490169636"/>
            <w:r>
              <w:t>(</w:t>
            </w:r>
            <w:fldSimple w:instr=" STYLEREF 1 \s ">
              <w:r>
                <w:rPr>
                  <w:noProof/>
                  <w:cs/>
                </w:rPr>
                <w:t>‎</w:t>
              </w:r>
              <w:r>
                <w:rPr>
                  <w:noProof/>
                </w:rPr>
                <w:t>3</w:t>
              </w:r>
            </w:fldSimple>
            <w:r>
              <w:t>.</w:t>
            </w:r>
            <w:fldSimple w:instr=" SEQ Equation \* ARABIC \s 1 ">
              <w:r>
                <w:rPr>
                  <w:noProof/>
                </w:rPr>
                <w:t>4</w:t>
              </w:r>
            </w:fldSimple>
            <w:r>
              <w:t>)</w:t>
            </w:r>
            <w:bookmarkEnd w:id="12"/>
          </w:p>
        </w:tc>
      </w:tr>
    </w:tbl>
    <w:p w:rsidR="003E56F7" w:rsidRDefault="003E56F7" w:rsidP="0067195B">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r w:rsidR="0047293C">
        <w:t>i-</w:t>
      </w:r>
      <w:r>
        <w:t xml:space="preserve">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d section to the i-th gate and back out if the gating causes alternate doping types in the channel.</w:t>
      </w:r>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ED39C7">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36], [37]", "plainTextFormattedCitation" : "[36], [37]", "previouslyFormattedCitation" : "[36], [37]" }, "properties" : { "noteIndex" : 0 }, "schema" : "https://github.com/citation-style-language/schema/raw/master/csl-citation.json" }</w:instrText>
      </w:r>
      <w:r w:rsidR="007A244A">
        <w:fldChar w:fldCharType="separate"/>
      </w:r>
      <w:r w:rsidR="00ED39C7" w:rsidRPr="00ED39C7">
        <w:rPr>
          <w:noProof/>
        </w:rPr>
        <w:t>[36], [37]</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E85FD5">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30], [39], [188]", "plainTextFormattedCitation" : "[30], [39], [188]", "previouslyFormattedCitation" : "[30], [39], [188]" }, "properties" : { "noteIndex" : 0 }, "schema" : "https://github.com/citation-style-language/schema/raw/master/csl-citation.json" }</w:instrText>
      </w:r>
      <w:r w:rsidR="00872096">
        <w:fldChar w:fldCharType="separate"/>
      </w:r>
      <w:r w:rsidR="002D6F08" w:rsidRPr="002D6F08">
        <w:rPr>
          <w:noProof/>
        </w:rPr>
        <w:t>[30], [39], [188]</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5B7951">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22], [61]", "plainTextFormattedCitation" : "[22], [61]", "previouslyFormattedCitation" : "[22], [61]" }, "properties" : { "noteIndex" : 0 }, "schema" : "https://github.com/citation-style-language/schema/raw/master/csl-citation.json" }</w:instrText>
      </w:r>
      <w:r w:rsidR="00152E3D">
        <w:fldChar w:fldCharType="separate"/>
      </w:r>
      <w:r w:rsidR="005B7951" w:rsidRPr="005B7951">
        <w:rPr>
          <w:noProof/>
        </w:rPr>
        <w:t>[22], [61]</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13"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13"/>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for both positive and negative resistance change with the applied code word (voltage), depending on the relation between the </w:t>
      </w:r>
      <w:r w:rsidR="00B9352D">
        <w:t>back-gate</w:t>
      </w:r>
      <w:r>
        <w:t xml:space="preserve"> voltage and the Dirac point</w:t>
      </w:r>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r w:rsidR="005C16F4">
        <w:rPr>
          <w:noProof/>
        </w:rPr>
        <w:t>3</w:t>
      </w:r>
      <w:r w:rsidR="005C16F4">
        <w:t>.</w:t>
      </w:r>
      <w:r w:rsidR="005C16F4">
        <w:rPr>
          <w:noProof/>
        </w:rPr>
        <w:t>4</w:t>
      </w:r>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r w:rsidR="009F2E33">
        <w:rPr>
          <w:noProof/>
        </w:rPr>
        <w:t>3</w:t>
      </w:r>
      <w:r w:rsidR="009F2E33">
        <w:t>.</w:t>
      </w:r>
      <w:r w:rsidR="009F2E33">
        <w:rPr>
          <w:noProof/>
        </w:rPr>
        <w:t>4</w:t>
      </w:r>
      <w:r w:rsidR="009F2E33">
        <w:fldChar w:fldCharType="end"/>
      </w:r>
      <w:r w:rsidR="009F2E33">
        <w:t>(b).</w:t>
      </w:r>
      <w:r w:rsidR="00627473">
        <w:t xml:space="preserve"> </w:t>
      </w:r>
      <w:r w:rsidR="00627473">
        <w:lastRenderedPageBreak/>
        <w:t>When the back-gate voltage is such that the device is biased near the Dirac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which allows the device to be used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E85FD5">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189]", "plainTextFormattedCitation" : "[189]", "previouslyFormattedCitation" : "[189]" }, "properties" : { "noteIndex" : 0 }, "schema" : "https://github.com/citation-style-language/schema/raw/master/csl-citation.json" }</w:instrText>
      </w:r>
      <w:r w:rsidR="006544EA">
        <w:fldChar w:fldCharType="separate"/>
      </w:r>
      <w:r w:rsidR="002D6F08" w:rsidRPr="002D6F08">
        <w:rPr>
          <w:noProof/>
        </w:rPr>
        <w:t>[189]</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14" w:name="_Ref49017222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4</w:t>
        </w:r>
      </w:fldSimple>
      <w:bookmarkEnd w:id="14"/>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The graphene ribbons used to implement the CNNs could be scaled in width until a band-gap is opened or line-edge roughness (LER)</w:t>
      </w:r>
      <w:r w:rsidR="00ED7405">
        <w:t xml:space="preserve"> scattering becomes significant,</w:t>
      </w:r>
      <w:r>
        <w:t xml:space="preserve"> increas</w:t>
      </w:r>
      <w:r w:rsidR="00ED7405">
        <w:t>ing</w:t>
      </w:r>
      <w:r>
        <w:t xml:space="preserve"> the resistance significantly. A band-gap of 10 meV opens in graphene when the width is about 30 nm</w:t>
      </w:r>
      <w:r w:rsidR="007530D1">
        <w:fldChar w:fldCharType="begin" w:fldLock="1"/>
      </w:r>
      <w:r w:rsidR="00E85FD5">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190]", "plainTextFormattedCitation" : "[190]", "previouslyFormattedCitation" : "[190]" }, "properties" : { "noteIndex" : 0 }, "schema" : "https://github.com/citation-style-language/schema/raw/master/csl-citation.json" }</w:instrText>
      </w:r>
      <w:r w:rsidR="007530D1">
        <w:fldChar w:fldCharType="separate"/>
      </w:r>
      <w:r w:rsidR="002D6F08" w:rsidRPr="002D6F08">
        <w:rPr>
          <w:noProof/>
        </w:rPr>
        <w:t>[190]</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4C24E8">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18]", "plainTextFormattedCitation" : "[118]", "previouslyFormattedCitation" : "[77]" }, "properties" : { "noteIndex" : 0 }, "schema" : "https://github.com/citation-style-language/schema/raw/master/csl-citation.json" }</w:instrText>
      </w:r>
      <w:r w:rsidR="007530D1">
        <w:fldChar w:fldCharType="separate"/>
      </w:r>
      <w:r w:rsidR="004C24E8" w:rsidRPr="004C24E8">
        <w:rPr>
          <w:noProof/>
        </w:rPr>
        <w:t>[118]</w:t>
      </w:r>
      <w:r w:rsidR="007530D1">
        <w:fldChar w:fldCharType="end"/>
      </w:r>
      <w:r>
        <w:t>. As such, we do not anticipate problems to occur down to device widths of 60 nm.</w:t>
      </w:r>
      <w:r w:rsidR="006E13D8">
        <w:t xml:space="preserve"> If we are to keep are to design the neurons with an aspect ratio of 10, that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E85FD5">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191]", "plainTextFormattedCitation" : "[191]", "previouslyFormattedCitation" : "[191]" }, "properties" : { "noteIndex" : 0 }, "schema" : "https://github.com/citation-style-language/schema/raw/master/csl-citation.json" }</w:instrText>
      </w:r>
      <w:r w:rsidR="00025DB1">
        <w:rPr>
          <w:rFonts w:cs="Times"/>
        </w:rPr>
        <w:fldChar w:fldCharType="separate"/>
      </w:r>
      <w:r w:rsidR="002D6F08" w:rsidRPr="002D6F08">
        <w:rPr>
          <w:rFonts w:cs="Times"/>
          <w:noProof/>
        </w:rPr>
        <w:t>[191]</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E85FD5">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63]\u2013[165], [167], [170], [172], [192], [193]", "plainTextFormattedCitation" : "[163]\u2013[165], [167], [170], [172], [192], [193]", "previouslyFormattedCitation" : "[163]\u2013[165], [167], [170], [172], [192], [193]" }, "properties" : { "noteIndex" : 0 }, "schema" : "https://github.com/citation-style-language/schema/raw/master/csl-citation.json" }</w:instrText>
      </w:r>
      <w:r w:rsidR="004108A0">
        <w:rPr>
          <w:rFonts w:cs="Times"/>
        </w:rPr>
        <w:fldChar w:fldCharType="separate"/>
      </w:r>
      <w:r w:rsidR="002D6F08" w:rsidRPr="002D6F08">
        <w:rPr>
          <w:rFonts w:cs="Times"/>
          <w:noProof/>
        </w:rPr>
        <w:t>[163]–[165], [167], [170], [172], [192], [193]</w:t>
      </w:r>
      <w:r w:rsidR="004108A0">
        <w:rPr>
          <w:rFonts w:cs="Times"/>
        </w:rPr>
        <w:fldChar w:fldCharType="end"/>
      </w:r>
      <w:r w:rsidR="004108A0">
        <w:rPr>
          <w:rFonts w:cs="Times"/>
        </w:rPr>
        <w:fldChar w:fldCharType="begin" w:fldLock="1"/>
      </w:r>
      <w:r w:rsidR="00E85FD5">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178]\u2013[180], [194], [195]", "plainTextFormattedCitation" : "[178]\u2013[180], [194], [195]", "previouslyFormattedCitation" : "[178]\u2013[180], [194], [195]" }, "properties" : { "noteIndex" : 0 }, "schema" : "https://github.com/citation-style-language/schema/raw/master/csl-citation.json" }</w:instrText>
      </w:r>
      <w:r w:rsidR="004108A0">
        <w:rPr>
          <w:rFonts w:cs="Times"/>
        </w:rPr>
        <w:fldChar w:fldCharType="separate"/>
      </w:r>
      <w:r w:rsidR="002D6F08" w:rsidRPr="002D6F08">
        <w:rPr>
          <w:rFonts w:cs="Times"/>
          <w:noProof/>
        </w:rPr>
        <w:t>[178]–[180], [194], [195]</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ere tested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41]", "plainTextFormattedCitation" : "[41]", "previouslyFormattedCitation" : "[41]" }, "properties" : { "noteIndex" : 0 }, "schema" : "https://github.com/citation-style-language/schema/raw/master/csl-citation.json" }</w:instrText>
      </w:r>
      <w:r w:rsidR="00983A32">
        <w:fldChar w:fldCharType="separate"/>
      </w:r>
      <w:r w:rsidR="00D93F6D" w:rsidRPr="00D93F6D">
        <w:rPr>
          <w:noProof/>
        </w:rPr>
        <w:t>[41]</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983A32">
        <w:fldChar w:fldCharType="separate"/>
      </w:r>
      <w:r w:rsidR="00D93F6D" w:rsidRPr="00D93F6D">
        <w:rPr>
          <w:noProof/>
        </w:rPr>
        <w:t>[40]</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lastRenderedPageBreak/>
              <w:t>(a)</w:t>
            </w:r>
          </w:p>
        </w:tc>
        <w:tc>
          <w:tcPr>
            <w:tcW w:w="4675" w:type="dxa"/>
            <w:vAlign w:val="bottom"/>
          </w:tcPr>
          <w:p w:rsidR="00667487" w:rsidRDefault="00667487" w:rsidP="00667487">
            <w:pPr>
              <w:ind w:firstLine="0"/>
              <w:jc w:val="center"/>
            </w:pPr>
            <w:r>
              <w:rPr>
                <w:noProof/>
              </w:rPr>
              <w:lastRenderedPageBreak/>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lastRenderedPageBreak/>
              <w:t>(b)</w:t>
            </w:r>
          </w:p>
        </w:tc>
      </w:tr>
    </w:tbl>
    <w:p w:rsidR="00667487" w:rsidRDefault="00C8201B" w:rsidP="006C6A60">
      <w:pPr>
        <w:pStyle w:val="Caption"/>
      </w:pPr>
      <w:bookmarkStart w:id="15" w:name="_Ref490174092"/>
      <w:r>
        <w:lastRenderedPageBreak/>
        <w:t xml:space="preserve">Figure </w:t>
      </w:r>
      <w:fldSimple w:instr=" STYLEREF 1 \s ">
        <w:r w:rsidR="00E85FD5">
          <w:rPr>
            <w:noProof/>
            <w:cs/>
          </w:rPr>
          <w:t>‎</w:t>
        </w:r>
        <w:r w:rsidR="00E85FD5">
          <w:rPr>
            <w:noProof/>
          </w:rPr>
          <w:t>3</w:t>
        </w:r>
      </w:fldSimple>
      <w:r w:rsidR="00E85FD5">
        <w:t>.</w:t>
      </w:r>
      <w:fldSimple w:instr=" SEQ Figure \* ARABIC \s 1 ">
        <w:r w:rsidR="00E85FD5">
          <w:rPr>
            <w:noProof/>
          </w:rPr>
          <w:t>5</w:t>
        </w:r>
      </w:fldSimple>
      <w:bookmarkEnd w:id="15"/>
      <w:r>
        <w:t xml:space="preserve"> (a) Optical microscope, and (b) False color SEM image of 3-bit graphene synapse. The binary-scaled gate lengths are distributed in a common</w:t>
      </w:r>
      <w:r w:rsidR="00A463D1">
        <w:t xml:space="preserve"> </w:t>
      </w:r>
      <w:r>
        <w:t>centroid fashion to reduce the effect of process gradient on gate strength.</w:t>
      </w:r>
      <w:r w:rsidR="004A166A">
        <w:t xml:space="preserve"> The spacing between the two contacts is 9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as chosen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positive and negative resistance change is shown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16" w:name="_Ref490175648"/>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6</w:t>
        </w:r>
      </w:fldSimple>
      <w:bookmarkEnd w:id="16"/>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67 V and 0V for binary 0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w:t>
      </w:r>
      <w:r w:rsidR="001B373B">
        <w:lastRenderedPageBreak/>
        <w:t xml:space="preserve">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5B7951">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40], [41]", "plainTextFormattedCitation" : "[40], [41]", "previouslyFormattedCitation" : "[40], [41]" }, "properties" : { "noteIndex" : 0 }, "schema" : "https://github.com/citation-style-language/schema/raw/master/csl-citation.json" }</w:instrText>
      </w:r>
      <w:r w:rsidR="001B373B">
        <w:fldChar w:fldCharType="separate"/>
      </w:r>
      <w:r w:rsidR="005B7951" w:rsidRPr="005B7951">
        <w:rPr>
          <w:noProof/>
        </w:rPr>
        <w:t>[40], [41]</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17" w:name="_Ref490181623"/>
      <w:r>
        <w:t xml:space="preserve">Figure </w:t>
      </w:r>
      <w:fldSimple w:instr=" STYLEREF 1 \s ">
        <w:r w:rsidR="00E85FD5">
          <w:rPr>
            <w:noProof/>
            <w:cs/>
          </w:rPr>
          <w:t>‎</w:t>
        </w:r>
        <w:r w:rsidR="00E85FD5">
          <w:rPr>
            <w:noProof/>
          </w:rPr>
          <w:t>3</w:t>
        </w:r>
      </w:fldSimple>
      <w:r w:rsidR="00E85FD5">
        <w:t>.</w:t>
      </w:r>
      <w:fldSimple w:instr=" SEQ Figure \* ARABIC \s 1 ">
        <w:r w:rsidR="00E85FD5">
          <w:rPr>
            <w:noProof/>
          </w:rPr>
          <w:t>7</w:t>
        </w:r>
      </w:fldSimple>
      <w:bookmarkEnd w:id="17"/>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t>The measured devices were used to build Verilog-A models that were used for system-level simulations using Spectre.</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0C65B8">
        <w:fldChar w:fldCharType="separate"/>
      </w:r>
      <w:r w:rsidR="00D93F6D" w:rsidRPr="00D93F6D">
        <w:rPr>
          <w:noProof/>
        </w:rPr>
        <w:t>[40]</w:t>
      </w:r>
      <w:r w:rsidR="000C65B8">
        <w:fldChar w:fldCharType="end"/>
      </w:r>
      <w:r w:rsidR="000C65B8">
        <w:t>. Different functions have different synaptic weights, which were determined by calculating them offline</w:t>
      </w:r>
      <w:r w:rsidR="00C10203">
        <w:t xml:space="preserve">, </w:t>
      </w:r>
      <w:r w:rsidR="000C65B8">
        <w:t>using MATLAB. In each case, the network was precharged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BC4066">
        <w:fldChar w:fldCharType="separate"/>
      </w:r>
      <w:r w:rsidR="00D93F6D" w:rsidRPr="00D93F6D">
        <w:rPr>
          <w:noProof/>
        </w:rPr>
        <w:t>[40]</w:t>
      </w:r>
      <w:r w:rsidR="00BC4066">
        <w:fldChar w:fldCharType="end"/>
      </w:r>
      <w:r w:rsidR="002C1AD7">
        <w:t>.</w:t>
      </w:r>
    </w:p>
    <w:p w:rsidR="00E46C40" w:rsidRDefault="00E46C40" w:rsidP="001C7C42">
      <w:pPr>
        <w:pStyle w:val="Heading2"/>
      </w:pPr>
      <w:r>
        <w:lastRenderedPageBreak/>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E85FD5">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2], [183]" }, "properties" : { "noteIndex" : 0 }, "schema" : "https://github.com/citation-style-language/schema/raw/master/csl-citation.json" }</w:instrText>
      </w:r>
      <w:r w:rsidR="00D74CAE">
        <w:fldChar w:fldCharType="separate"/>
      </w:r>
      <w:r w:rsidR="002D6F08" w:rsidRPr="002D6F08">
        <w:rPr>
          <w:noProof/>
        </w:rPr>
        <w:t>[182], [183]</w:t>
      </w:r>
      <w:r w:rsidR="00D74CAE">
        <w:fldChar w:fldCharType="end"/>
      </w:r>
      <w:r w:rsidR="00756E8C">
        <w:t>.</w:t>
      </w:r>
      <w:r w:rsidR="00D74CAE">
        <w:t xml:space="preserve"> These problems need to be addressed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FE22A7" w:rsidP="00E86E3C">
      <w:r>
        <w:t>It is important to note that all graphene diodes do not have a turn-on voltage. Graphene diodes show asymmetry with once the voltage polarity on the device is flipped</w:t>
      </w:r>
      <w:r w:rsidR="00F91CF7">
        <w:t>, hence they are all low-los diodes</w:t>
      </w:r>
      <w:r>
        <w:t xml:space="preserve">. </w:t>
      </w:r>
      <w:r w:rsidR="00E86E3C">
        <w:t>When</w:t>
      </w:r>
      <w:r w:rsidR="00A42BF2">
        <w:t xml:space="preserve"> comparing the performance of different low-loss diodes we use the current conduction asymmetry (</w:t>
      </w:r>
      <m:oMath>
        <m:r>
          <w:rPr>
            <w:rFonts w:ascii="Cambria Math" w:hAnsi="Cambria Math"/>
          </w:rPr>
          <m:t>A</m:t>
        </m:r>
      </m:oMath>
      <w:r w:rsidR="00A42BF2">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E85FD5">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96]", "plainTextFormattedCitation" : "[196]", "previouslyFormattedCitation" : "[196]" }, "properties" : { "noteIndex" : 0 }, "schema" : "https://github.com/citation-style-language/schema/raw/master/csl-citation.json" }</w:instrText>
      </w:r>
      <w:r>
        <w:fldChar w:fldCharType="separate"/>
      </w:r>
      <w:r w:rsidR="002D6F08" w:rsidRPr="002D6F08">
        <w:rPr>
          <w:noProof/>
        </w:rPr>
        <w:t>[196]</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FE22A7">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lastRenderedPageBreak/>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E85FD5">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96]\u2013[201]", "plainTextFormattedCitation" : "[196]\u2013[201]", "previouslyFormattedCitation" : "[196]\u2013[201]" }, "properties" : { "noteIndex" : 0 }, "schema" : "https://github.com/citation-style-language/schema/raw/master/csl-citation.json" }</w:instrText>
      </w:r>
      <w:r w:rsidR="0022265B">
        <w:fldChar w:fldCharType="separate"/>
      </w:r>
      <w:r w:rsidR="002D6F08" w:rsidRPr="002D6F08">
        <w:rPr>
          <w:noProof/>
        </w:rPr>
        <w:t>[196]–[201]</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E85FD5">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197]", "plainTextFormattedCitation" : "[197]", "previouslyFormattedCitation" : "[197]" }, "properties" : { "noteIndex" : 0 }, "schema" : "https://github.com/citation-style-language/schema/raw/master/csl-citation.json" }</w:instrText>
      </w:r>
      <w:r>
        <w:fldChar w:fldCharType="separate"/>
      </w:r>
      <w:r w:rsidR="002D6F08" w:rsidRPr="002D6F08">
        <w:rPr>
          <w:noProof/>
        </w:rPr>
        <w:t>[197]</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E85FD5">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96]", "plainTextFormattedCitation" : "[196]", "previouslyFormattedCitation" : "[196]" }, "properties" : { "noteIndex" : 0 }, "schema" : "https://github.com/citation-style-language/schema/raw/master/csl-citation.json" }</w:instrText>
      </w:r>
      <w:r>
        <w:fldChar w:fldCharType="separate"/>
      </w:r>
      <w:r w:rsidR="002D6F08" w:rsidRPr="002D6F08">
        <w:rPr>
          <w:noProof/>
        </w:rPr>
        <w:t>[196]</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4C24E8">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4], [5], [7], [9], [11], [60], [62], [110], [111], [113], [118], [128], [202]", "plainTextFormattedCitation" : "[4], [5], [7], [9], [11], [60], [62], [110], [111], [113], [118], [128], [202]", "previouslyFormattedCitation" : "[4], [5], [7], [9], [11], [60], [62], [69], [70], [72], [77], [88], [202]" }, "properties" : { "noteIndex" : 0 }, "schema" : "https://github.com/citation-style-language/schema/raw/master/csl-citation.json" }</w:instrText>
      </w:r>
      <w:r>
        <w:fldChar w:fldCharType="separate"/>
      </w:r>
      <w:r w:rsidR="004C24E8" w:rsidRPr="004C24E8">
        <w:rPr>
          <w:noProof/>
        </w:rPr>
        <w:t>[4], [5], [7], [9], [11], [60], [62], [110], [111], [113], [118], [128], [202]</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18" w:name="_Ref490052565"/>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1</w:t>
        </w:r>
      </w:fldSimple>
      <w:bookmarkEnd w:id="1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E46C40" w:rsidRDefault="00E46C40" w:rsidP="001C7C42">
      <w:pPr>
        <w:pStyle w:val="Heading2"/>
      </w:pPr>
      <w:r>
        <w:lastRenderedPageBreak/>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E85FD5">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8], [30], [32], [33], [39], [203]\u2013[210]", "plainTextFormattedCitation" : "[28], [30], [32], [33], [39], [203]\u2013[210]", "previouslyFormattedCitation" : "[28], [30], [32], [33], [39], [203]\u2013[210]" }, "properties" : { "noteIndex" : 0 }, "schema" : "https://github.com/citation-style-language/schema/raw/master/csl-citation.json" }</w:instrText>
      </w:r>
      <w:r w:rsidR="009B1A37">
        <w:fldChar w:fldCharType="separate"/>
      </w:r>
      <w:r w:rsidR="002D6F08" w:rsidRPr="002D6F08">
        <w:rPr>
          <w:noProof/>
        </w:rPr>
        <w:t>[28], [30], [32], [33], [39], [203]–[210]</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E85FD5">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5], [30], [39], [188]", "plainTextFormattedCitation" : "[25], [30], [39], [188]", "previouslyFormattedCitation" : "[25], [30], [39], [188]" }, "properties" : { "noteIndex" : 0 }, "schema" : "https://github.com/citation-style-language/schema/raw/master/csl-citation.json" }</w:instrText>
      </w:r>
      <w:r w:rsidR="003E63BB">
        <w:fldChar w:fldCharType="separate"/>
      </w:r>
      <w:r w:rsidR="002D6F08" w:rsidRPr="002D6F08">
        <w:rPr>
          <w:noProof/>
        </w:rPr>
        <w:t>[25], [30], [39], [188]</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1D6757"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1D6757"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19" w:name="_Ref490058325"/>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2</w:t>
        </w:r>
      </w:fldSimple>
      <w:bookmarkEnd w:id="19"/>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20" w:name="_Ref490059159"/>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3</w:t>
        </w:r>
      </w:fldSimple>
      <w:bookmarkEnd w:id="2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21" w:name="_Ref49006037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4</w:t>
        </w:r>
      </w:fldSimple>
      <w:bookmarkEnd w:id="21"/>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E85FD5">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1]\u2013[213]" }, "properties" : { "noteIndex" : 0 }, "schema" : "https://github.com/citation-style-language/schema/raw/master/csl-citation.json" }</w:instrText>
      </w:r>
      <w:r w:rsidR="003347A6">
        <w:fldChar w:fldCharType="separate"/>
      </w:r>
      <w:r w:rsidR="002D6F08" w:rsidRPr="002D6F08">
        <w:rPr>
          <w:noProof/>
        </w:rPr>
        <w:t>[211]–[213]</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E85FD5">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1]\u2013[213]" }, "properties" : { "noteIndex" : 0 }, "schema" : "https://github.com/citation-style-language/schema/raw/master/csl-citation.json" }</w:instrText>
      </w:r>
      <w:r w:rsidR="00E57F45">
        <w:fldChar w:fldCharType="separate"/>
      </w:r>
      <w:r w:rsidR="002D6F08" w:rsidRPr="002D6F08">
        <w:rPr>
          <w:noProof/>
        </w:rPr>
        <w:t>[211]–[213]</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4C24E8">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2], [4]\u2013[7], [9], [10], [12], [15], [18], [20], [22]\u2013[24], [27], [29], [30], [37], [43], [47], [48], [60]\u2013[62], [64], [68], [70], [110]\u2013[114], [116], [118], [119], [122], [127], [128], [148], [156], [214]\u2013[225]", "plainTextFormattedCitation" : "[2], [4]\u2013[7], [9], [10], [12], [15], [18], [20], [22]\u2013[24], [27], [29], [30], [37], [43], [47], [48], [60]\u2013[62], [64], [68], [70], [110]\u2013[114], [116], [118], [119], [122], [127], [128], [148], [156], [214]\u2013[225]", "previouslyFormattedCitation" : "[2], [4]\u2013[7], [9], [10], [12], [15], [18], [20], [22]\u2013[24], [27], [29], [30], [37], [43], [47], [48], [60]\u2013[62], [64], [68]\u2013[73], [75], [77], [78], [81], [87], [88], [97], [148], [156], [214]\u2013[225]" }, "properties" : { "noteIndex" : 0 }, "schema" : "https://github.com/citation-style-language/schema/raw/master/csl-citation.json" }</w:instrText>
      </w:r>
      <w:r w:rsidR="006E1F9A">
        <w:fldChar w:fldCharType="separate"/>
      </w:r>
      <w:r w:rsidR="004C24E8" w:rsidRPr="004C24E8">
        <w:rPr>
          <w:noProof/>
        </w:rPr>
        <w:t>[2], [4]–[7], [9], [10], [12], [15], [18], [20], [22]–[24], [27], [29], [30], [37], [43], [47], [48], [60]–[62], [64], [68], [70], [110]–[114], [116], [118], [119], [122], [127], [128], [148], [156], [214]–[225]</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E85FD5">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44], [226]\u2013[229]", "plainTextFormattedCitation" : "[44], [226]\u2013[229]", "previouslyFormattedCitation" : "[44], [226]\u2013[229]" }, "properties" : { "noteIndex" : 0 }, "schema" : "https://github.com/citation-style-language/schema/raw/master/csl-citation.json" }</w:instrText>
      </w:r>
      <w:r w:rsidR="00FD0172">
        <w:fldChar w:fldCharType="separate"/>
      </w:r>
      <w:r w:rsidR="002D6F08" w:rsidRPr="002D6F08">
        <w:rPr>
          <w:noProof/>
        </w:rPr>
        <w:t>[44], [226]–[229]</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22"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22"/>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E85FD5">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44], [226]\u2013[229]", "plainTextFormattedCitation" : "[44], [226]\u2013[229]", "previouslyFormattedCitation" : "[44], [226]\u2013[229]" }, "properties" : { "noteIndex" : 0 }, "schema" : "https://github.com/citation-style-language/schema/raw/master/csl-citation.json" }</w:instrText>
      </w:r>
      <w:r>
        <w:fldChar w:fldCharType="separate"/>
      </w:r>
      <w:r w:rsidR="002D6F08" w:rsidRPr="002D6F08">
        <w:rPr>
          <w:noProof/>
        </w:rPr>
        <w:t>[44], [226]–[229]</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23" w:name="_Ref49008964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5</w:t>
        </w:r>
      </w:fldSimple>
      <w:bookmarkEnd w:id="23"/>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E85FD5">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03]\u2013[205], [207], [208], [230]", "plainTextFormattedCitation" : "[203]\u2013[205], [207], [208], [230]", "previouslyFormattedCitation" : "[203]\u2013[205], [207], [208], [230]" }, "properties" : { "noteIndex" : 0 }, "schema" : "https://github.com/citation-style-language/schema/raw/master/csl-citation.json" }</w:instrText>
      </w:r>
      <w:r w:rsidR="007234FA">
        <w:rPr>
          <w:rFonts w:cs="Times"/>
        </w:rPr>
        <w:fldChar w:fldCharType="separate"/>
      </w:r>
      <w:r w:rsidR="002D6F08" w:rsidRPr="002D6F08">
        <w:rPr>
          <w:rFonts w:cs="Times"/>
          <w:noProof/>
        </w:rPr>
        <w:t>[203]–[205], [207], [208], [230]</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24" w:name="_Ref490089843"/>
      <w:r>
        <w:t xml:space="preserve">Figure </w:t>
      </w:r>
      <w:fldSimple w:instr=" STYLEREF 1 \s ">
        <w:r w:rsidR="00E85FD5">
          <w:rPr>
            <w:noProof/>
            <w:cs/>
          </w:rPr>
          <w:t>‎</w:t>
        </w:r>
        <w:r w:rsidR="00E85FD5">
          <w:rPr>
            <w:noProof/>
          </w:rPr>
          <w:t>4</w:t>
        </w:r>
      </w:fldSimple>
      <w:r w:rsidR="00E85FD5">
        <w:t>.</w:t>
      </w:r>
      <w:fldSimple w:instr=" SEQ Figure \* ARABIC \s 1 ">
        <w:r w:rsidR="00E85FD5">
          <w:rPr>
            <w:noProof/>
          </w:rPr>
          <w:t>6</w:t>
        </w:r>
      </w:fldSimple>
      <w:bookmarkEnd w:id="24"/>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E85FD5">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23], [231]\u2013[234]", "plainTextFormattedCitation" : "[223], [231]\u2013[234]", "previouslyFormattedCitation" : "[223], [231]\u2013[234]" }, "properties" : { "noteIndex" : 0 }, "schema" : "https://github.com/citation-style-language/schema/raw/master/csl-citation.json" }</w:instrText>
      </w:r>
      <w:r w:rsidR="00AE48D4">
        <w:rPr>
          <w:rFonts w:cs="Times"/>
        </w:rPr>
        <w:fldChar w:fldCharType="separate"/>
      </w:r>
      <w:r w:rsidR="002D6F08" w:rsidRPr="002D6F08">
        <w:rPr>
          <w:rFonts w:cs="Times"/>
          <w:noProof/>
        </w:rPr>
        <w:t>[223], [231]–[234]</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E85FD5">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35]", "plainTextFormattedCitation" : "[235]", "previouslyFormattedCitation" : "[235]" }, "properties" : { "noteIndex" : 0 }, "schema" : "https://github.com/citation-style-language/schema/raw/master/csl-citation.json" }</w:instrText>
      </w:r>
      <w:r w:rsidR="0057340A">
        <w:fldChar w:fldCharType="separate"/>
      </w:r>
      <w:r w:rsidR="002D6F08" w:rsidRPr="002D6F08">
        <w:rPr>
          <w:noProof/>
        </w:rPr>
        <w:t>[235]</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E85FD5">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10], [29], [236]", "plainTextFormattedCitation" : "[10], [29], [236]", "previouslyFormattedCitation" : "[10], [29], [236]" }, "properties" : { "noteIndex" : 0 }, "schema" : "https://github.com/citation-style-language/schema/raw/master/csl-citation.json" }</w:instrText>
      </w:r>
      <w:r w:rsidR="00417028">
        <w:fldChar w:fldCharType="separate"/>
      </w:r>
      <w:r w:rsidR="002D6F08" w:rsidRPr="002D6F08">
        <w:rPr>
          <w:noProof/>
        </w:rPr>
        <w:t>[10], [29], [236]</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E85FD5">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1]\u2013[213]" }, "properties" : { "noteIndex" : 0 }, "schema" : "https://github.com/citation-style-language/schema/raw/master/csl-citation.json" }</w:instrText>
      </w:r>
      <w:r w:rsidR="00FB5998">
        <w:fldChar w:fldCharType="separate"/>
      </w:r>
      <w:r w:rsidR="002D6F08" w:rsidRPr="002D6F08">
        <w:rPr>
          <w:noProof/>
        </w:rPr>
        <w:t>[211]–[213]</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4C24E8">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11], [118], [237]", "plainTextFormattedCitation" : "[111], [118], [237]", "previouslyFormattedCitation" : "[70], [77], [237]" }, "properties" : { "noteIndex" : 0 }, "schema" : "https://github.com/citation-style-language/schema/raw/master/csl-citation.json" }</w:instrText>
      </w:r>
      <w:r w:rsidR="00417028">
        <w:fldChar w:fldCharType="separate"/>
      </w:r>
      <w:r w:rsidR="004C24E8" w:rsidRPr="004C24E8">
        <w:rPr>
          <w:noProof/>
        </w:rPr>
        <w:t>[111], [118], [237]</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E85FD5">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38]\u2013[244]", "plainTextFormattedCitation" : "[238]\u2013[244]", "previouslyFormattedCitation" : "[238]\u2013[244]" }, "properties" : { "noteIndex" : 0 }, "schema" : "https://github.com/citation-style-language/schema/raw/master/csl-citation.json" }</w:instrText>
      </w:r>
      <w:r w:rsidR="00BB09BB">
        <w:fldChar w:fldCharType="separate"/>
      </w:r>
      <w:r w:rsidR="002D6F08" w:rsidRPr="002D6F08">
        <w:rPr>
          <w:noProof/>
        </w:rPr>
        <w:t>[238]–[244]</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lastRenderedPageBreak/>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25" w:name="_Ref489873128"/>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1</w:t>
        </w:r>
      </w:fldSimple>
      <w:bookmarkEnd w:id="25"/>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lastRenderedPageBreak/>
        <w:t>The calculation of the tunneling resistance is based on the analysis of Graphene-Insulator-Graphene (GIG) junctions</w:t>
      </w:r>
      <w:r>
        <w:fldChar w:fldCharType="begin" w:fldLock="1"/>
      </w:r>
      <w:r w:rsidR="00E85FD5">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E85FD5">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26" w:name="_Ref489371196"/>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2</w:t>
        </w:r>
      </w:fldSimple>
      <w:bookmarkEnd w:id="26"/>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27" w:name="_Ref489421109"/>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3</w:t>
        </w:r>
      </w:fldSimple>
      <w:bookmarkEnd w:id="2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1D6757"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is provided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A more general analysis can be found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8" w:name="_Ref489419767"/>
          </w:p>
        </w:tc>
        <w:tc>
          <w:tcPr>
            <w:tcW w:w="3856" w:type="pct"/>
            <w:vAlign w:val="center"/>
          </w:tcPr>
          <w:p w:rsidR="00CA15D8" w:rsidRPr="00583390" w:rsidRDefault="001D6757"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1D6757"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9" w:name="_Ref489713235"/>
            <w:r>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9"/>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8"/>
    <w:p w:rsidR="004D425E" w:rsidRDefault="004D425E" w:rsidP="001C7C42">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1D6757"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0"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30"/>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1D6757"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1"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31"/>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1C7C42">
      <w:pPr>
        <w:pStyle w:val="Heading2"/>
      </w:pPr>
      <w:bookmarkStart w:id="32" w:name="_Ref489975368"/>
      <w:r>
        <w:t>Estimation of the tunneling resistance</w:t>
      </w:r>
      <w:bookmarkEnd w:id="32"/>
    </w:p>
    <w:p w:rsidR="005012EA" w:rsidRDefault="005012EA" w:rsidP="005012EA">
      <w:r>
        <w:t xml:space="preserve">The tunneling resistance can be estimated using the Bardeen Hamiltonian approach as in other Graphene-Insulator-Graphene junctions </w:t>
      </w:r>
      <w:r>
        <w:fldChar w:fldCharType="begin" w:fldLock="1"/>
      </w:r>
      <w:r w:rsidR="00E85FD5">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xml:space="preserve">. The tunneling current evaluated using the Bardeen Transfer Hamiltonian </w:t>
      </w:r>
      <w:r>
        <w:fldChar w:fldCharType="begin" w:fldLock="1"/>
      </w:r>
      <w:r w:rsidR="00E85FD5">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D6757"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E85FD5">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D6757"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33"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33"/>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4" w:name="_Ref489743942"/>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5</w:t>
        </w:r>
      </w:fldSimple>
      <w:bookmarkEnd w:id="34"/>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D6757"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D6757"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35"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35"/>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6" w:name="_Ref489828137"/>
      <w:r>
        <w:t xml:space="preserve">Figure </w:t>
      </w:r>
      <w:fldSimple w:instr=" STYLEREF 1 \s ">
        <w:r w:rsidR="00E85FD5">
          <w:rPr>
            <w:noProof/>
            <w:cs/>
          </w:rPr>
          <w:t>‎</w:t>
        </w:r>
        <w:r w:rsidR="00E85FD5">
          <w:rPr>
            <w:noProof/>
          </w:rPr>
          <w:t>5</w:t>
        </w:r>
      </w:fldSimple>
      <w:r w:rsidR="00E85FD5">
        <w:t>.</w:t>
      </w:r>
      <w:fldSimple w:instr=" SEQ Figure \* ARABIC \s 1 ">
        <w:r w:rsidR="00E85FD5">
          <w:rPr>
            <w:noProof/>
          </w:rPr>
          <w:t>6</w:t>
        </w:r>
      </w:fldSimple>
      <w:bookmarkEnd w:id="36"/>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E85FD5">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5], [246]" }, "properties" : { "noteIndex" : 0 }, "schema" : "https://github.com/citation-style-language/schema/raw/master/csl-citation.json" }</w:instrText>
      </w:r>
      <w:r>
        <w:fldChar w:fldCharType="separate"/>
      </w:r>
      <w:r w:rsidR="002D6F08" w:rsidRPr="002D6F08">
        <w:rPr>
          <w:noProof/>
        </w:rPr>
        <w:t>[245], [246]</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E85FD5">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38], [240]\u2013[244], [247], [248]", "plainTextFormattedCitation" : "[238], [240]\u2013[244], [247], [248]", "previouslyFormattedCitation" : "[238], [240]\u2013[244], [247], [248]" }, "properties" : { "noteIndex" : 0 }, "schema" : "https://github.com/citation-style-language/schema/raw/master/csl-citation.json" }</w:instrText>
      </w:r>
      <w:r w:rsidR="00E47B79">
        <w:fldChar w:fldCharType="separate"/>
      </w:r>
      <w:r w:rsidR="002D6F08" w:rsidRPr="002D6F08">
        <w:rPr>
          <w:noProof/>
        </w:rPr>
        <w:t>[238], [240]–[244], [247], [248]</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E85FD5">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5], [246]" }, "properties" : { "noteIndex" : 0 }, "schema" : "https://github.com/citation-style-language/schema/raw/master/csl-citation.json" }</w:instrText>
      </w:r>
      <w:r w:rsidR="00E47B79">
        <w:fldChar w:fldCharType="separate"/>
      </w:r>
      <w:r w:rsidR="002D6F08" w:rsidRPr="002D6F08">
        <w:rPr>
          <w:noProof/>
        </w:rPr>
        <w:t>[245], [246]</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E85FD5">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34]", "plainTextFormattedCitation" : "[234]", "previouslyFormattedCitation" : "[234]" }, "properties" : { "noteIndex" : 0 }, "schema" : "https://github.com/citation-style-language/schema/raw/master/csl-citation.json" }</w:instrText>
      </w:r>
      <w:r>
        <w:fldChar w:fldCharType="separate"/>
      </w:r>
      <w:r w:rsidR="002D6F08" w:rsidRPr="002D6F08">
        <w:rPr>
          <w:noProof/>
        </w:rPr>
        <w:t>[234]</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37" w:name="_Ref48990179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w:t>
        </w:r>
      </w:fldSimple>
      <w:bookmarkEnd w:id="37"/>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A1321C">
      <w:pPr>
        <w:pStyle w:val="Heading3"/>
      </w:pPr>
      <w:r>
        <w:lastRenderedPageBreak/>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4C24E8">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26], [31], [35], [69], [74], [75], [83], [90], [94], [96], [103], [108], [109], [249], [250]", "plainTextFormattedCitation" : "[26], [31], [35], [69], [74], [75], [83], [90], [94], [96], [103], [108], [109], [249], [250]", "previouslyFormattedCitation" : "[26], [31], [35], [96], [101], [102], [110], [116], [120], [122], [129], [134], [135], [249], [250]" }, "properties" : { "noteIndex" : 0 }, "schema" : "https://github.com/citation-style-language/schema/raw/master/csl-citation.json" }</w:instrText>
      </w:r>
      <w:r w:rsidR="00D3667D">
        <w:fldChar w:fldCharType="separate"/>
      </w:r>
      <w:r w:rsidR="004C24E8" w:rsidRPr="004C24E8">
        <w:rPr>
          <w:noProof/>
        </w:rPr>
        <w:t>[26], [31], [35], [69], [74], [75], [83], [90], [94], [96], [103], [108], [109], [249], [250]</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E85FD5">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51]", "plainTextFormattedCitation" : "[251]", "previouslyFormattedCitation" : "[251]" }, "properties" : { "noteIndex" : 0 }, "schema" : "https://github.com/citation-style-language/schema/raw/master/csl-citation.json" }</w:instrText>
      </w:r>
      <w:r w:rsidR="00C07D0F">
        <w:fldChar w:fldCharType="separate"/>
      </w:r>
      <w:r w:rsidR="002D6F08" w:rsidRPr="002D6F08">
        <w:rPr>
          <w:noProof/>
        </w:rPr>
        <w:t>[251]</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4C24E8">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07], [252]", "plainTextFormattedCitation" : "[107], [252]", "previouslyFormattedCitation" : "[133], [252]" }, "properties" : { "noteIndex" : 0 }, "schema" : "https://github.com/citation-style-language/schema/raw/master/csl-citation.json" }</w:instrText>
      </w:r>
      <w:r w:rsidR="00C07D0F">
        <w:fldChar w:fldCharType="separate"/>
      </w:r>
      <w:r w:rsidR="004C24E8" w:rsidRPr="004C24E8">
        <w:rPr>
          <w:noProof/>
        </w:rPr>
        <w:t>[107], [252]</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4C24E8">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35], [38], [75], [81], [90], [93], [99], [100], [104], [109]", "plainTextFormattedCitation" : "[35], [38], [75], [81], [90], [93], [99], [100], [104], [109]", "previouslyFormattedCitation" : "[35], [38], [102], [108], [116], [119], [125], [126], [130], [135]" }, "properties" : { "noteIndex" : 0 }, "schema" : "https://github.com/citation-style-language/schema/raw/master/csl-citation.json" }</w:instrText>
      </w:r>
      <w:r w:rsidR="00C07D0F">
        <w:fldChar w:fldCharType="separate"/>
      </w:r>
      <w:r w:rsidR="004C24E8" w:rsidRPr="004C24E8">
        <w:rPr>
          <w:noProof/>
        </w:rPr>
        <w:t>[35], [38], [75], [81], [90], [93], [99], [100], [104], [109]</w:t>
      </w:r>
      <w:r w:rsidR="00C07D0F">
        <w:fldChar w:fldCharType="end"/>
      </w:r>
      <w:r w:rsidR="004C618A">
        <w:t>, measured experimentally</w:t>
      </w:r>
      <w:r w:rsidR="00C07D0F">
        <w:fldChar w:fldCharType="begin" w:fldLock="1"/>
      </w:r>
      <w:r w:rsidR="004C24E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43], [75], [76], [83], [93], [96], [98], [102], [127]", "plainTextFormattedCitation" : "[43], [75], [76], [83], [93], [96], [98], [102], [127]", "previouslyFormattedCitation" : "[43], [87], [102], [103], [110], [119], [122], [124], [128]" }, "properties" : { "noteIndex" : 0 }, "schema" : "https://github.com/citation-style-language/schema/raw/master/csl-citation.json" }</w:instrText>
      </w:r>
      <w:r w:rsidR="00C07D0F">
        <w:fldChar w:fldCharType="separate"/>
      </w:r>
      <w:r w:rsidR="004C24E8" w:rsidRPr="004C24E8">
        <w:rPr>
          <w:noProof/>
        </w:rPr>
        <w:t>[43], [75], [76], [83], [93], [96], [98], [102], [127]</w:t>
      </w:r>
      <w:r w:rsidR="00C07D0F">
        <w:fldChar w:fldCharType="end"/>
      </w:r>
      <w:r w:rsidR="004C618A">
        <w:t>, and it</w:t>
      </w:r>
      <w:r w:rsidR="00B44011">
        <w:t>s impact on the interpretation of experimental data evaluated</w:t>
      </w:r>
      <w:r w:rsidR="00C07D0F">
        <w:fldChar w:fldCharType="begin" w:fldLock="1"/>
      </w:r>
      <w:r w:rsidR="00E85FD5">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51]", "plainTextFormattedCitation" : "[251]", "previouslyFormattedCitation" : "[251]" }, "properties" : { "noteIndex" : 0 }, "schema" : "https://github.com/citation-style-language/schema/raw/master/csl-citation.json" }</w:instrText>
      </w:r>
      <w:r w:rsidR="00C07D0F">
        <w:fldChar w:fldCharType="separate"/>
      </w:r>
      <w:r w:rsidR="002D6F08" w:rsidRPr="002D6F08">
        <w:rPr>
          <w:noProof/>
        </w:rPr>
        <w:t>[251]</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4C24E8">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26], [31], [72], [74], [75], [81], [90], [93], [96], [97], [99], [101], [103], [104], [108], [109]", "plainTextFormattedCitation" : "[26], [31], [72], [74], [75], [81], [90], [93], [96], [97], [99], [101], [103], [104], [108], [109]", "previouslyFormattedCitation" : "[26], [31], [99], [101], [102], [108], [116], [119], [122], [123], [125], [127], [129], [130], [134], [135]" }, "properties" : { "noteIndex" : 0 }, "schema" : "https://github.com/citation-style-language/schema/raw/master/csl-citation.json" }</w:instrText>
      </w:r>
      <w:r w:rsidR="006D3C6A">
        <w:fldChar w:fldCharType="separate"/>
      </w:r>
      <w:r w:rsidR="004C24E8" w:rsidRPr="004C24E8">
        <w:rPr>
          <w:noProof/>
        </w:rPr>
        <w:t>[26], [31], [72], [74], [75], [81], [90], [93], [96], [97], [99], [101], [103], [104], [108], [109]</w:t>
      </w:r>
      <w:r w:rsidR="006D3C6A">
        <w:fldChar w:fldCharType="end"/>
      </w:r>
      <w:r w:rsidR="006D3C6A">
        <w:t>. Palladium and nickel has been identified as the metals with lowest contact resistance with graphene</w:t>
      </w:r>
      <w:r w:rsidR="000B4BD5">
        <w:fldChar w:fldCharType="begin" w:fldLock="1"/>
      </w:r>
      <w:r w:rsidR="004C24E8">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31], [69], [72], [75], [86], [93], [101], [103], [107], [109], [253]", "plainTextFormattedCitation" : "[31], [69], [72], [75], [86], [93], [101], [103], [107], [109], [253]", "previouslyFormattedCitation" : "[31], [96], [99], [102], [112], [119], [127], [129], [133], [135], [253]" }, "properties" : { "noteIndex" : 0 }, "schema" : "https://github.com/citation-style-language/schema/raw/master/csl-citation.json" }</w:instrText>
      </w:r>
      <w:r w:rsidR="000B4BD5">
        <w:fldChar w:fldCharType="separate"/>
      </w:r>
      <w:r w:rsidR="004C24E8" w:rsidRPr="004C24E8">
        <w:rPr>
          <w:noProof/>
        </w:rPr>
        <w:t>[31], [69], [72], [75], [86], [93], [101], [103], [107], [109], [253]</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4C24E8">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74], [84]", "plainTextFormattedCitation" : "[74], [84]", "previouslyFormattedCitation" : "[101], [111]" }, "properties" : { "noteIndex" : 0 }, "schema" : "https://github.com/citation-style-language/schema/raw/master/csl-citation.json" }</w:instrText>
      </w:r>
      <w:r w:rsidR="00563857">
        <w:fldChar w:fldCharType="separate"/>
      </w:r>
      <w:r w:rsidR="004C24E8" w:rsidRPr="004C24E8">
        <w:rPr>
          <w:noProof/>
        </w:rPr>
        <w:t>[74], [84]</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fldChar w:fldCharType="separate"/>
      </w:r>
      <w:r w:rsidR="002D6F08" w:rsidRPr="002D6F08">
        <w:rPr>
          <w:noProof/>
        </w:rPr>
        <w:t>[68]</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38" w:name="_Ref489900135"/>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2</w:t>
        </w:r>
      </w:fldSimple>
      <w:bookmarkEnd w:id="38"/>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4C24E8">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07]", "plainTextFormattedCitation" : "[107]", "previouslyFormattedCitation" : "[133]" }, "properties" : { "noteIndex" : 0 }, "schema" : "https://github.com/citation-style-language/schema/raw/master/csl-citation.json" }</w:instrText>
      </w:r>
      <w:r>
        <w:fldChar w:fldCharType="separate"/>
      </w:r>
      <w:r w:rsidR="004C24E8" w:rsidRPr="004C24E8">
        <w:rPr>
          <w:noProof/>
        </w:rPr>
        <w:t>[107]</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4C24E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8], [78], [83], [93], [97], [98], [101], [103], [107], [109]", "plainTextFormattedCitation" : "[8], [78], [83], [93], [97], [98], [101], [103], [107], [109]", "previouslyFormattedCitation" : "[8], [105], [110], [119], [123], [124], [127], [129], [133], [135]" }, "properties" : { "noteIndex" : 0 }, "schema" : "https://github.com/citation-style-language/schema/raw/master/csl-citation.json" }</w:instrText>
      </w:r>
      <w:r w:rsidR="003A5315">
        <w:fldChar w:fldCharType="separate"/>
      </w:r>
      <w:r w:rsidR="004C24E8" w:rsidRPr="004C24E8">
        <w:rPr>
          <w:noProof/>
        </w:rPr>
        <w:t>[8], [78], [83], [93], [97], [98], [101], [103], [107], [109]</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4C24E8">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88], [254]\u2013[256]", "plainTextFormattedCitation" : "[88], [254]\u2013[256]", "previouslyFormattedCitation" : "[114], [254]\u2013[256]" }, "properties" : { "noteIndex" : 0 }, "schema" : "https://github.com/citation-style-language/schema/raw/master/csl-citation.json" }</w:instrText>
      </w:r>
      <w:r w:rsidR="0026222D">
        <w:fldChar w:fldCharType="separate"/>
      </w:r>
      <w:r w:rsidR="004C24E8" w:rsidRPr="004C24E8">
        <w:rPr>
          <w:noProof/>
        </w:rPr>
        <w:t>[88], [254]–[256]</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39" w:name="_Ref489905083"/>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3</w:t>
        </w:r>
      </w:fldSimple>
      <w:bookmarkEnd w:id="39"/>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1D6757"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40"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40"/>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41"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41"/>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4C24E8">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88]", "plainTextFormattedCitation" : "[88]", "previouslyFormattedCitation" : "[114]" }, "properties" : { "noteIndex" : 0 }, "schema" : "https://github.com/citation-style-language/schema/raw/master/csl-citation.json" }</w:instrText>
      </w:r>
      <w:r w:rsidR="009C7066">
        <w:fldChar w:fldCharType="separate"/>
      </w:r>
      <w:r w:rsidR="004C24E8" w:rsidRPr="004C24E8">
        <w:rPr>
          <w:noProof/>
        </w:rPr>
        <w:t>[88]</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4C24E8">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91], [257], [258]", "plainTextFormattedCitation" : "[91], [257], [258]", "previouslyFormattedCitation" : "[117], [257], [258]" }, "properties" : { "noteIndex" : 0 }, "schema" : "https://github.com/citation-style-language/schema/raw/master/csl-citation.json" }</w:instrText>
      </w:r>
      <w:r w:rsidR="00774229">
        <w:fldChar w:fldCharType="separate"/>
      </w:r>
      <w:r w:rsidR="004C24E8" w:rsidRPr="004C24E8">
        <w:rPr>
          <w:noProof/>
        </w:rPr>
        <w:t>[91], [257], [258]</w:t>
      </w:r>
      <w:r w:rsidR="00774229">
        <w:fldChar w:fldCharType="end"/>
      </w:r>
      <w:r w:rsidR="00DB3D4E">
        <w:t>, and co-optimization should focus on the reduction of the electrical and thermal interface resistance product</w:t>
      </w:r>
      <w:r w:rsidR="00427CAF">
        <w:fldChar w:fldCharType="begin" w:fldLock="1"/>
      </w:r>
      <w:r w:rsidR="004C24E8">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91]", "plainTextFormattedCitation" : "[91]", "previouslyFormattedCitation" : "[117]" }, "properties" : { "noteIndex" : 0 }, "schema" : "https://github.com/citation-style-language/schema/raw/master/csl-citation.json" }</w:instrText>
      </w:r>
      <w:r w:rsidR="00427CAF">
        <w:fldChar w:fldCharType="separate"/>
      </w:r>
      <w:r w:rsidR="004C24E8" w:rsidRPr="004C24E8">
        <w:rPr>
          <w:noProof/>
        </w:rPr>
        <w:t>[91]</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w:t>
      </w:r>
      <w:r w:rsidR="00BA2B65">
        <w:fldChar w:fldCharType="begin" w:fldLock="1"/>
      </w:r>
      <w:r w:rsidR="004C24E8">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25], [259]", "plainTextFormattedCitation" : "[125], [259]", "previouslyFormattedCitation" : "[85], [259]" }, "properties" : { "noteIndex" : 0 }, "schema" : "https://github.com/citation-style-language/schema/raw/master/csl-citation.json" }</w:instrText>
      </w:r>
      <w:r w:rsidR="00BA2B65">
        <w:fldChar w:fldCharType="separate"/>
      </w:r>
      <w:r w:rsidR="004C24E8" w:rsidRPr="004C24E8">
        <w:rPr>
          <w:noProof/>
        </w:rPr>
        <w:t>[125], [259]</w:t>
      </w:r>
      <w:r w:rsidR="00BA2B65">
        <w:fldChar w:fldCharType="end"/>
      </w:r>
      <w:r w:rsidR="00210F6E">
        <w:t>.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E85FD5">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2], [137], [142]", "plainTextFormattedCitation" : "[2], [137], [142]", "previouslyFormattedCitation" : "[2], [137], [142]" }, "properties" : { "noteIndex" : 0 }, "schema" : "https://github.com/citation-style-language/schema/raw/master/csl-citation.json" }</w:instrText>
      </w:r>
      <w:r w:rsidR="000D4103">
        <w:fldChar w:fldCharType="separate"/>
      </w:r>
      <w:r w:rsidR="002D6F08" w:rsidRPr="002D6F08">
        <w:rPr>
          <w:noProof/>
        </w:rPr>
        <w:t>[2], [137], [142]</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E85FD5">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37], [141], [142], [144], [145], [148], [149], [154], [157]", "plainTextFormattedCitation" : "[137], [141], [142], [144], [145], [148], [149], [154], [157]", "previouslyFormattedCitation" : "[137], [141], [142], [144], [145], [148], [149], [154], [157]" }, "properties" : { "noteIndex" : 0 }, "schema" : "https://github.com/citation-style-language/schema/raw/master/csl-citation.json" }</w:instrText>
      </w:r>
      <w:r>
        <w:fldChar w:fldCharType="separate"/>
      </w:r>
      <w:r w:rsidR="002D6F08" w:rsidRPr="002D6F08">
        <w:rPr>
          <w:noProof/>
        </w:rPr>
        <w:t>[137], [141], [142], [144], [145], [148], [149], [154], [157]</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42" w:name="_Ref48990988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4</w:t>
        </w:r>
      </w:fldSimple>
      <w:bookmarkEnd w:id="42"/>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E85FD5">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42], [144], [148]\u2013[150], [154]", "plainTextFormattedCitation" : "[142], [144], [148]\u2013[150], [154]", "previouslyFormattedCitation" : "[142], [144], [148]\u2013[150], [154]" }, "properties" : { "noteIndex" : 0 }, "schema" : "https://github.com/citation-style-language/schema/raw/master/csl-citation.json" }</w:instrText>
      </w:r>
      <w:r w:rsidR="003F456F">
        <w:fldChar w:fldCharType="separate"/>
      </w:r>
      <w:r w:rsidR="00E85FD5" w:rsidRPr="00E85FD5">
        <w:rPr>
          <w:noProof/>
        </w:rPr>
        <w:t>[142], [144], [148]–[150], [154]</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43" w:name="_Ref489910794"/>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5</w:t>
        </w:r>
      </w:fldSimple>
      <w:bookmarkEnd w:id="43"/>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5B7951">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56]", "plainTextFormattedCitation" : "[56]", "previouslyFormattedCitation" : "[56]" }, "properties" : { "noteIndex" : 0 }, "schema" : "https://github.com/citation-style-language/schema/raw/master/csl-citation.json" }</w:instrText>
      </w:r>
      <w:r w:rsidR="00A61FC8">
        <w:fldChar w:fldCharType="separate"/>
      </w:r>
      <w:r w:rsidR="005B7951" w:rsidRPr="005B7951">
        <w:rPr>
          <w:noProof/>
        </w:rPr>
        <w:t>[56]</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E85FD5">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5]", "plainTextFormattedCitation" : "[145]", "previouslyFormattedCitation" : "[145]" }, "properties" : { "noteIndex" : 0 }, "schema" : "https://github.com/citation-style-language/schema/raw/master/csl-citation.json" }</w:instrText>
      </w:r>
      <w:r w:rsidR="00E647EB">
        <w:fldChar w:fldCharType="separate"/>
      </w:r>
      <w:r w:rsidR="002D6F08" w:rsidRPr="002D6F08">
        <w:rPr>
          <w:noProof/>
        </w:rPr>
        <w:t>[145]</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44" w:name="_Ref489991930"/>
      <w:r>
        <w:t>Impact of Metal-Ion Containing Developers on the Performance of Graphene FETs</w:t>
      </w:r>
      <w:bookmarkEnd w:id="44"/>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F31958">
        <w:fldChar w:fldCharType="separate"/>
      </w:r>
      <w:r w:rsidR="002D6F08" w:rsidRPr="002D6F08">
        <w:rPr>
          <w:noProof/>
        </w:rPr>
        <w:t>[68]</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4C24E8">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45], [46], [50]\u2013[52], [54], [57], [58], [85], [125], [259]\u2013[261]", "plainTextFormattedCitation" : "[45], [46], [50]\u2013[52], [54], [57], [58], [85], [125], [259]\u2013[261]", "previouslyFormattedCitation" : "[45], [46], [50]\u2013[52], [54], [57], [58], [82], [85], [259]\u2013[261]" }, "properties" : { "noteIndex" : 0 }, "schema" : "https://github.com/citation-style-language/schema/raw/master/csl-citation.json" }</w:instrText>
      </w:r>
      <w:r w:rsidR="00EF608D">
        <w:fldChar w:fldCharType="separate"/>
      </w:r>
      <w:r w:rsidR="004C24E8" w:rsidRPr="004C24E8">
        <w:rPr>
          <w:noProof/>
        </w:rPr>
        <w:t>[45], [46], [50]–[52], [54], [57], [58], [85], [125], [259]–[261]</w:t>
      </w:r>
      <w:r w:rsidR="00EF608D">
        <w:fldChar w:fldCharType="end"/>
      </w:r>
      <w:r w:rsidR="0044680D">
        <w:t>.</w:t>
      </w:r>
      <w:r w:rsidR="00EF608D">
        <w:t xml:space="preserve"> The devices were fabricated using the same steps outlined in</w:t>
      </w:r>
      <w:r w:rsidR="001771E9">
        <w:t xml:space="preserve"> Appendix B</w:t>
      </w:r>
      <w:r w:rsidR="00EF608D">
        <w:t>, but without the top gate metal deposition. The devices were measured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45" w:name="_Ref489988121"/>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6</w:t>
        </w:r>
      </w:fldSimple>
      <w:bookmarkEnd w:id="45"/>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46" w:name="_Ref48998887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7</w:t>
        </w:r>
      </w:fldSimple>
      <w:bookmarkEnd w:id="46"/>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47" w:name="_Ref48998896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8</w:t>
        </w:r>
      </w:fldSimple>
      <w:bookmarkEnd w:id="47"/>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48" w:name="_Ref489989267"/>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9</w:t>
        </w:r>
      </w:fldSimple>
      <w:bookmarkEnd w:id="48"/>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49" w:name="_Ref489989870"/>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0</w:t>
        </w:r>
      </w:fldSimple>
      <w:bookmarkEnd w:id="49"/>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94099C">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4]", "plainTextFormattedCitation" : "[4]", "previouslyFormattedCitation" : "[4]" }, "properties" : { "noteIndex" : 0 }, "schema" : "https://github.com/citation-style-language/schema/raw/master/csl-citation.json" }</w:instrText>
      </w:r>
      <w:r w:rsidR="005C4E33">
        <w:fldChar w:fldCharType="separate"/>
      </w:r>
      <w:r w:rsidR="0094099C" w:rsidRPr="0094099C">
        <w:rPr>
          <w:noProof/>
        </w:rPr>
        <w:t>[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5C4E33">
        <w:fldChar w:fldCharType="separate"/>
      </w:r>
      <w:r w:rsidR="002D6F08" w:rsidRPr="002D6F08">
        <w:rPr>
          <w:noProof/>
        </w:rPr>
        <w:t>[68]</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50" w:name="_Ref489991060"/>
      <w:r>
        <w:t xml:space="preserve">Figure </w:t>
      </w:r>
      <w:fldSimple w:instr=" STYLEREF 1 \s ">
        <w:r w:rsidR="00E85FD5">
          <w:rPr>
            <w:noProof/>
            <w:cs/>
          </w:rPr>
          <w:t>‎</w:t>
        </w:r>
        <w:r w:rsidR="00E85FD5">
          <w:rPr>
            <w:noProof/>
          </w:rPr>
          <w:t>6</w:t>
        </w:r>
      </w:fldSimple>
      <w:r w:rsidR="00E85FD5">
        <w:t>.</w:t>
      </w:r>
      <w:fldSimple w:instr=" SEQ Figure \* ARABIC \s 1 ">
        <w:r w:rsidR="00E85FD5">
          <w:rPr>
            <w:noProof/>
          </w:rPr>
          <w:t>11</w:t>
        </w:r>
      </w:fldSimple>
      <w:bookmarkEnd w:id="5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4C24E8">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87], [89], [105], [126]", "plainTextFormattedCitation" : "[87], [89], [105], [126]", "previouslyFormattedCitation" : "[86], [113], [115], [131]" }, "properties" : { "noteIndex" : 0 }, "schema" : "https://github.com/citation-style-language/schema/raw/master/csl-citation.json" }</w:instrText>
      </w:r>
      <w:r w:rsidR="00C66964">
        <w:fldChar w:fldCharType="separate"/>
      </w:r>
      <w:r w:rsidR="004C24E8" w:rsidRPr="004C24E8">
        <w:rPr>
          <w:noProof/>
        </w:rPr>
        <w:t>[87], [89], [105], [126]</w:t>
      </w:r>
      <w:r w:rsidR="00C66964">
        <w:fldChar w:fldCharType="end"/>
      </w:r>
      <w:r w:rsidR="00C66964">
        <w:t>.</w:t>
      </w:r>
    </w:p>
    <w:p w:rsidR="00600DC3" w:rsidRDefault="00600DC3" w:rsidP="00600DC3">
      <w:r>
        <w:t>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E85FD5">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7], [151], [260]", "plainTextFormattedCitation" : "[17], [151], [260]", "previouslyFormattedCitation" : "[17], [151], [260]" }, "properties" : { "noteIndex" : 0 }, "schema" : "https://github.com/citation-style-language/schema/raw/master/csl-citation.json" }</w:instrText>
      </w:r>
      <w:r w:rsidR="003719AA">
        <w:fldChar w:fldCharType="separate"/>
      </w:r>
      <w:r w:rsidR="00E85FD5" w:rsidRPr="00E85FD5">
        <w:rPr>
          <w:noProof/>
        </w:rPr>
        <w:t>[17], [151], [260]</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51" w:name="_Ref489994045"/>
      <w:r>
        <w:lastRenderedPageBreak/>
        <w:t xml:space="preserve">Figure </w:t>
      </w:r>
      <w:fldSimple w:instr=" STYLEREF 1 \s ">
        <w:r w:rsidR="00E85FD5">
          <w:rPr>
            <w:noProof/>
            <w:cs/>
          </w:rPr>
          <w:t>‎</w:t>
        </w:r>
        <w:r w:rsidR="00E85FD5">
          <w:rPr>
            <w:noProof/>
          </w:rPr>
          <w:t>6</w:t>
        </w:r>
      </w:fldSimple>
      <w:r w:rsidR="00E85FD5">
        <w:t>.</w:t>
      </w:r>
      <w:fldSimple w:instr=" SEQ Figure \* ARABIC \s 1 ">
        <w:r w:rsidR="00E85FD5">
          <w:rPr>
            <w:noProof/>
          </w:rPr>
          <w:t>12</w:t>
        </w:r>
      </w:fldSimple>
      <w:bookmarkEnd w:id="51"/>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B82B95" w:rsidRPr="00B82B95" w:rsidRDefault="003B608E" w:rsidP="003B608E">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4A4501" w:rsidRDefault="004A4501" w:rsidP="001C7C42">
      <w:pPr>
        <w:pStyle w:val="Heading2"/>
      </w:pPr>
      <w:r>
        <w:t>Alloyed Contacts for Optimized Thermal and Electrical Contact Resistance</w:t>
      </w:r>
    </w:p>
    <w:p w:rsidR="0090734A" w:rsidRDefault="0090734A" w:rsidP="00292F47">
      <w:r>
        <w:t xml:space="preserve">Losses in </w:t>
      </w:r>
      <w:r w:rsidR="00292F47">
        <w:t>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A44626" w:rsidRDefault="00A44626" w:rsidP="00A44626">
      <w:r>
        <w:t xml:space="preserve">The thermal interface </w:t>
      </w:r>
      <w:r w:rsidR="00B369B3">
        <w:t xml:space="preserve">and electrical contact </w:t>
      </w:r>
      <w:r>
        <w:t>resistance is a strong function of the interface quality and bonding between the materials. Metals on graphene interface change the graphene band structure if they chemisorb on it, and dope it when they adsorb to it</w:t>
      </w:r>
      <w:r w:rsidR="00E85FD5">
        <w:fldChar w:fldCharType="begin" w:fldLock="1"/>
      </w:r>
      <w:r w:rsidR="004C24E8">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81], [99]", "plainTextFormattedCitation" : "[81], [99]", "previouslyFormattedCitation" : "[108], [125]" }, "properties" : { "noteIndex" : 0 }, "schema" : "https://github.com/citation-style-language/schema/raw/master/csl-citation.json" }</w:instrText>
      </w:r>
      <w:r w:rsidR="00E85FD5">
        <w:fldChar w:fldCharType="separate"/>
      </w:r>
      <w:r w:rsidR="004C24E8" w:rsidRPr="004C24E8">
        <w:rPr>
          <w:noProof/>
        </w:rPr>
        <w:t>[81], [99]</w:t>
      </w:r>
      <w:r w:rsidR="00E85FD5">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rsidR="00E85FD5">
        <w:fldChar w:fldCharType="begin" w:fldLock="1"/>
      </w:r>
      <w:r w:rsidR="004C24E8">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77], [81], [99]", "plainTextFormattedCitation" : "[77], [81], [99]", "previouslyFormattedCitation" : "[104], [108], [125]" }, "properties" : { "noteIndex" : 0 }, "schema" : "https://github.com/citation-style-language/schema/raw/master/csl-citation.json" }</w:instrText>
      </w:r>
      <w:r w:rsidR="00E85FD5">
        <w:fldChar w:fldCharType="separate"/>
      </w:r>
      <w:r w:rsidR="004C24E8" w:rsidRPr="004C24E8">
        <w:rPr>
          <w:noProof/>
        </w:rPr>
        <w:t>[77], [81], [99]</w:t>
      </w:r>
      <w:r w:rsidR="00E85FD5">
        <w:fldChar w:fldCharType="end"/>
      </w:r>
      <w:r>
        <w:t>.</w:t>
      </w:r>
      <w:r w:rsidR="00E85FD5">
        <w:t xml:space="preserve"> An example of the thermal interface and electrical contact conductance is shown in </w:t>
      </w:r>
      <w:r w:rsidR="00E85FD5">
        <w:fldChar w:fldCharType="begin"/>
      </w:r>
      <w:r w:rsidR="00E85FD5">
        <w:instrText xml:space="preserve"> REF _Ref490557230 \h </w:instrText>
      </w:r>
      <w:r w:rsidR="00E85FD5">
        <w:fldChar w:fldCharType="separate"/>
      </w:r>
      <w:r w:rsidR="00E85FD5">
        <w:t xml:space="preserve">Figure </w:t>
      </w:r>
      <w:r w:rsidR="00E85FD5">
        <w:rPr>
          <w:noProof/>
          <w:cs/>
        </w:rPr>
        <w:t>‎</w:t>
      </w:r>
      <w:r w:rsidR="00E85FD5">
        <w:rPr>
          <w:noProof/>
        </w:rPr>
        <w:t>7</w:t>
      </w:r>
      <w:r w:rsidR="00E85FD5">
        <w:t>.</w:t>
      </w:r>
      <w:r w:rsidR="00E85FD5">
        <w:rPr>
          <w:noProof/>
        </w:rPr>
        <w:t>1</w:t>
      </w:r>
      <w:r w:rsidR="00E85FD5">
        <w:fldChar w:fldCharType="end"/>
      </w:r>
      <w:r w:rsidR="00E85FD5">
        <w:fldChar w:fldCharType="begin" w:fldLock="1"/>
      </w:r>
      <w:r w:rsidR="004C24E8">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91], [107], [257], [258], [262]", "plainTextFormattedCitation" : "[91], [107], [257], [258], [262]", "previouslyFormattedCitation" : "[117], [133], [257], [258], [262]" }, "properties" : { "noteIndex" : 0 }, "schema" : "https://github.com/citation-style-language/schema/raw/master/csl-citation.json" }</w:instrText>
      </w:r>
      <w:r w:rsidR="00E85FD5">
        <w:fldChar w:fldCharType="separate"/>
      </w:r>
      <w:r w:rsidR="004C24E8" w:rsidRPr="004C24E8">
        <w:rPr>
          <w:noProof/>
        </w:rPr>
        <w:t>[91], [107], [257], [258], [262]</w:t>
      </w:r>
      <w:r w:rsidR="00E85FD5">
        <w:fldChar w:fldCharType="end"/>
      </w:r>
      <w:r w:rsidR="00E85FD5">
        <w:t>. The optimal contact would be one in the top right corner with high thermal interface and electrical contact resistance.</w:t>
      </w:r>
    </w:p>
    <w:p w:rsidR="00E85FD5" w:rsidRDefault="00E85FD5" w:rsidP="00E85FD5">
      <w:r>
        <w:t>The use of metal alloys allows us to fine-tune the interface properties. Pd-Ni and Au-Pd alloys could span the interaction spectrum between their respective elements. However, the experimental evaluation of thermal interface and electrical contact resistance would be tedious.</w:t>
      </w:r>
    </w:p>
    <w:p w:rsidR="00E85FD5" w:rsidRPr="0090734A" w:rsidRDefault="00E85FD5" w:rsidP="00E85FD5">
      <w:r>
        <w:lastRenderedPageBreak/>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85FD5" w:rsidRDefault="00E85FD5" w:rsidP="00E85FD5">
      <w:pPr>
        <w:keepNext/>
        <w:ind w:firstLine="0"/>
        <w:jc w:val="center"/>
      </w:pPr>
      <w:r>
        <w:rPr>
          <w:noProof/>
        </w:rPr>
        <w:drawing>
          <wp:inline distT="0" distB="0" distL="0" distR="0">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85FD5" w:rsidRDefault="00E85FD5" w:rsidP="00E85FD5">
      <w:pPr>
        <w:pStyle w:val="Caption"/>
      </w:pPr>
      <w:bookmarkStart w:id="52" w:name="_Ref490557230"/>
      <w:r>
        <w:t xml:space="preserve">Figure </w:t>
      </w:r>
      <w:fldSimple w:instr=" STYLEREF 1 \s ">
        <w:r>
          <w:rPr>
            <w:noProof/>
            <w:cs/>
          </w:rPr>
          <w:t>‎</w:t>
        </w:r>
        <w:r>
          <w:rPr>
            <w:noProof/>
          </w:rPr>
          <w:t>7</w:t>
        </w:r>
      </w:fldSimple>
      <w:r>
        <w:t>.</w:t>
      </w:r>
      <w:fldSimple w:instr=" SEQ Figure \* ARABIC \s 1 ">
        <w:r>
          <w:rPr>
            <w:noProof/>
          </w:rPr>
          <w:t>1</w:t>
        </w:r>
      </w:fldSimple>
      <w:bookmarkEnd w:id="52"/>
      <w:r>
        <w:t xml:space="preserve"> Thermal Interface and Elecrtrical Conductance of different elemental metals on graphene.</w:t>
      </w:r>
    </w:p>
    <w:p w:rsidR="004A4501" w:rsidRDefault="004A4501" w:rsidP="001C7C42">
      <w:pPr>
        <w:pStyle w:val="Heading2"/>
      </w:pPr>
      <w:r>
        <w:t>Mixing 2D Materials for Optimized Contacts</w:t>
      </w:r>
    </w:p>
    <w:p w:rsidR="00185422" w:rsidRPr="00185422" w:rsidRDefault="00185422" w:rsidP="00CF0E0B">
      <w:r>
        <w:t>Contacts to 2D materials poses a challenge. Contacts dope 2D materials, and with 2D materials with a band-gap as MoS2, the contact doping determines the device type</w:t>
      </w:r>
      <w:r w:rsidR="00CF0E0B">
        <w:fldChar w:fldCharType="begin" w:fldLock="1"/>
      </w:r>
      <w:r w:rsidR="00CF0E0B">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31], [263]", "plainTextFormattedCitation" : "[31], [263]", "previouslyFormattedCitation" : "[31], [263]" }, "properties" : { "noteIndex" : 0 }, "schema" : "https://github.com/citation-style-language/schema/raw/master/csl-citation.json" }</w:instrText>
      </w:r>
      <w:r w:rsidR="00CF0E0B">
        <w:fldChar w:fldCharType="separate"/>
      </w:r>
      <w:r w:rsidR="00CF0E0B" w:rsidRPr="00CF0E0B">
        <w:rPr>
          <w:noProof/>
        </w:rPr>
        <w:t>[31], [263]</w:t>
      </w:r>
      <w:r w:rsidR="00CF0E0B">
        <w:fldChar w:fldCharType="end"/>
      </w:r>
      <w:r>
        <w:t>. In addition, reduction of the contact resistance is crucial for the realization of high-performance devices.</w:t>
      </w:r>
      <w:r w:rsidR="00CF0E0B">
        <w:t xml:space="preserve"> Graphene seems as a promising alternative to acts as an intermediate contact between metals and other 2D electronics</w:t>
      </w:r>
      <w:r w:rsidR="00CF0E0B">
        <w:fldChar w:fldCharType="begin" w:fldLock="1"/>
      </w:r>
      <w:r w:rsidR="00647AE7">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31], [264]\u2013[266]", "plainTextFormattedCitation" : "[31], [264]\u2013[266]", "previouslyFormattedCitation" : "[31], [264]\u2013[266]" }, "properties" : { "noteIndex" : 0 }, "schema" : "https://github.com/citation-style-language/schema/raw/master/csl-citation.json" }</w:instrText>
      </w:r>
      <w:r w:rsidR="00CF0E0B">
        <w:fldChar w:fldCharType="separate"/>
      </w:r>
      <w:r w:rsidR="00CF0E0B" w:rsidRPr="00CF0E0B">
        <w:rPr>
          <w:noProof/>
        </w:rPr>
        <w:t>[31], [264]–[266]</w:t>
      </w:r>
      <w:r w:rsidR="00CF0E0B">
        <w:fldChar w:fldCharType="end"/>
      </w:r>
      <w:r w:rsidR="00CF0E0B">
        <w:t xml:space="preserve">. The combination of alloyed metals with graphene </w:t>
      </w:r>
      <w:r w:rsidR="00CF0E0B">
        <w:lastRenderedPageBreak/>
        <w:t>intermediate contacts to 2D materials might pave new ways in the understanding of 2D material contacts, and pave the road for high-performance 2D electronics.</w:t>
      </w:r>
    </w:p>
    <w:p w:rsidR="00185422" w:rsidRDefault="00185422" w:rsidP="00185422">
      <w:pPr>
        <w:pStyle w:val="Heading2"/>
      </w:pPr>
      <w:r>
        <w:t>Oblique incidence diodes using exfoliated graphene encapsulated by hBN</w:t>
      </w:r>
    </w:p>
    <w:p w:rsidR="00647AE7" w:rsidRDefault="00647AE7" w:rsidP="00E768BF">
      <w:r>
        <w:t>Charge carrier scattering limits the performance of devices that rely on ballistic transport for proper operation</w:t>
      </w:r>
      <w:r w:rsidR="00AA6BEB">
        <w:t>, as in oblique incidence diodes</w:t>
      </w:r>
      <w:r>
        <w:t>. The use of hBN as a substrate has been shown to yield very high mean free paths even at room temperature</w:t>
      </w:r>
      <w:r>
        <w:fldChar w:fldCharType="begin" w:fldLock="1"/>
      </w:r>
      <w:r w:rsidR="009E6F13">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2], [233]", "plainTextFormattedCitation" : "[232], [233]", "previouslyFormattedCitation" : "[232], [233]" }, "properties" : { "noteIndex" : 0 }, "schema" : "https://github.com/citation-style-language/schema/raw/master/csl-citation.json" }</w:instrText>
      </w:r>
      <w:r>
        <w:fldChar w:fldCharType="separate"/>
      </w:r>
      <w:r w:rsidRPr="00647AE7">
        <w:rPr>
          <w:noProof/>
        </w:rPr>
        <w:t>[232], [233]</w:t>
      </w:r>
      <w:r>
        <w:fldChar w:fldCharType="end"/>
      </w:r>
      <w:r>
        <w:t xml:space="preserve">. </w:t>
      </w:r>
      <w:r w:rsidR="00E768BF">
        <w:t>Accordingly, designing oblique incidence dioes using exfoliated graphene encapsulated by hBN is projected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782BC6" w:rsidRPr="00647AE7" w:rsidRDefault="00782BC6" w:rsidP="00782BC6">
      <w:r>
        <w:t>It is worth noting that encapsulation of graphene might not be enough to reduce the angular spread of charge carriers. Top-contacted graphene devices show large contact resistance relative to edge contacts, which can be contributed to more scattering at the contact</w:t>
      </w:r>
      <w:r w:rsidR="009E6F13">
        <w:fldChar w:fldCharType="begin" w:fldLock="1"/>
      </w:r>
      <w:r w:rsidR="006A2969">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34]", "plainTextFormattedCitation" : "[234]", "previouslyFormattedCitation" : "[234]" }, "properties" : { "noteIndex" : 0 }, "schema" : "https://github.com/citation-style-language/schema/raw/master/csl-citation.json" }</w:instrText>
      </w:r>
      <w:r w:rsidR="009E6F13">
        <w:fldChar w:fldCharType="separate"/>
      </w:r>
      <w:r w:rsidR="009E6F13" w:rsidRPr="009E6F13">
        <w:rPr>
          <w:noProof/>
        </w:rPr>
        <w:t>[234]</w:t>
      </w:r>
      <w:r w:rsidR="009E6F13">
        <w:fldChar w:fldCharType="end"/>
      </w:r>
      <w:r>
        <w:t>. As such, the optimal device structure would incorporate hBN-encapsulated exfoliated graphene, with edge contacts.</w:t>
      </w:r>
    </w:p>
    <w:p w:rsidR="00185422" w:rsidRDefault="00185422" w:rsidP="00185422">
      <w:pPr>
        <w:pStyle w:val="Heading2"/>
      </w:pPr>
      <w:r>
        <w:t>CVD Graphene over CVD hBN</w:t>
      </w:r>
    </w:p>
    <w:p w:rsidR="006A2969" w:rsidRDefault="006A2969" w:rsidP="002C20E2">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612502">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23], [231]\u2013[233], [259], [265], [267], [268]", "plainTextFormattedCitation" : "[223], [231]\u2013[233], [259], [265], [267], [268]", "previouslyFormattedCitation" : "[223], [231]\u2013[233], [259], [265], [267], [268]" }, "properties" : { "noteIndex" : 0 }, "schema" : "https://github.com/citation-style-language/schema/raw/master/csl-citation.json" }</w:instrText>
      </w:r>
      <w:r>
        <w:fldChar w:fldCharType="separate"/>
      </w:r>
      <w:r w:rsidRPr="006A2969">
        <w:rPr>
          <w:noProof/>
        </w:rPr>
        <w:t>[223], [231]–[233], [259], [265], [267], [268]</w:t>
      </w:r>
      <w:r>
        <w:fldChar w:fldCharType="end"/>
      </w:r>
      <w:r>
        <w:t>, it is the rational choice for use with graphene in heterogeneous graphene-CMOS circuits. The growth of wafer-scale hBN opens the way for integration of CVD graphene devices with CVD hBN</w:t>
      </w:r>
      <w:r w:rsidR="00612502">
        <w:fldChar w:fldCharType="begin" w:fldLock="1"/>
      </w:r>
      <w:r w:rsidR="004C24E8">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69]\u2013[271]", "plainTextFormattedCitation" : "[269]\u2013[271]", "previouslyFormattedCitation" : "[269]\u2013[271]" }, "properties" : { "noteIndex" : 0 }, "schema" : "https://github.com/citation-style-language/schema/raw/master/csl-citation.json" }</w:instrText>
      </w:r>
      <w:r w:rsidR="00612502">
        <w:fldChar w:fldCharType="separate"/>
      </w:r>
      <w:r w:rsidR="00612502" w:rsidRPr="00612502">
        <w:rPr>
          <w:noProof/>
        </w:rPr>
        <w:t>[269]–[271]</w:t>
      </w:r>
      <w:r w:rsidR="00612502">
        <w:fldChar w:fldCharType="end"/>
      </w:r>
      <w:r>
        <w:t xml:space="preserve">, which would allow the creation of </w:t>
      </w:r>
      <w:r w:rsidR="002C20E2">
        <w:t xml:space="preserve">wafer-scale, </w:t>
      </w:r>
      <w:r>
        <w:t>high-performance graphene devices.</w:t>
      </w:r>
      <w:r w:rsidR="002C20E2">
        <w:t xml:space="preserve"> More work is needed to evaluate the performance of heterostructures created using CVD graphene with CVD hBN and to understand the processing and performance limitations of such devices.</w:t>
      </w:r>
    </w:p>
    <w:p w:rsidR="00F80E0E" w:rsidRDefault="00F80E0E" w:rsidP="00F80E0E">
      <w:pPr>
        <w:pStyle w:val="Heading2"/>
      </w:pPr>
      <w:r>
        <w:lastRenderedPageBreak/>
        <w:t>Conclusion</w:t>
      </w:r>
    </w:p>
    <w:p w:rsidR="001D6757" w:rsidRDefault="001D6757" w:rsidP="00B747D3">
      <w:r>
        <w:t xml:space="preserve">Heterogeneous integration of graphene with CMOS </w:t>
      </w:r>
      <w:r w:rsidR="00160E2D">
        <w:t xml:space="preserve">allows the utilization of the advantages of both CMOS and graphene. In this work, we </w:t>
      </w:r>
      <w:r w:rsidR="00CA4C6D">
        <w:t xml:space="preserve">presented several </w:t>
      </w:r>
      <w:r w:rsidR="00160E2D">
        <w:t xml:space="preserve">non-transistor graphene devices </w:t>
      </w:r>
      <w:r w:rsidR="00CA4C6D">
        <w:t>that implement different circuit functions</w:t>
      </w:r>
      <w:r w:rsidR="00863D9E">
        <w:t>. These graphene devices sh</w:t>
      </w:r>
      <w:r w:rsidR="006D3D7D">
        <w:t xml:space="preserve">ow performance traits that are better than CMOS in some aspects, but technological </w:t>
      </w:r>
      <w:r w:rsidR="00B747D3">
        <w:t xml:space="preserve">obstacles limit their </w:t>
      </w:r>
      <w:r w:rsidR="00AE5D02">
        <w:t>applicability in practical systems.</w:t>
      </w:r>
    </w:p>
    <w:p w:rsidR="00AE5D02" w:rsidRPr="001D6757" w:rsidRDefault="00AE5D02" w:rsidP="00CD6DA2">
      <w:r>
        <w:t>The implementation of high-performance graphene-CMOS heterogeneous systems requires surmounting the current technological constraints.</w:t>
      </w:r>
      <w:r w:rsidR="00B440AB">
        <w:t xml:space="preserve"> However, novel graphene devices show promising performance when used in</w:t>
      </w:r>
      <w:r w:rsidR="00CD6DA2">
        <w:t xml:space="preserve"> non-conventional transistor </w:t>
      </w:r>
      <w:r w:rsidR="00B440AB">
        <w:t>architectures.</w:t>
      </w:r>
    </w:p>
    <w:p w:rsidR="00F80E0E" w:rsidRPr="006A2969" w:rsidRDefault="00F80E0E" w:rsidP="002C20E2"/>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3E619F">
      <w:pPr>
        <w:pStyle w:val="Heading1App"/>
      </w:pPr>
      <w:bookmarkStart w:id="53" w:name="_Ref490092552"/>
      <w:r>
        <w:lastRenderedPageBreak/>
        <w:t xml:space="preserve">Graphene </w:t>
      </w:r>
      <w:r w:rsidRPr="00E612D2">
        <w:t>Processing</w:t>
      </w:r>
      <w:bookmarkEnd w:id="53"/>
    </w:p>
    <w:p w:rsidR="005F5DBD" w:rsidRDefault="005F5DBD" w:rsidP="003E619F">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4C24E8">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23]", "plainTextFormattedCitation" : "[123]", "previouslyFormattedCitation" : "[83]" }, "properties" : { "noteIndex" : 0 }, "schema" : "https://github.com/citation-style-language/schema/raw/master/csl-citation.json" }</w:instrText>
      </w:r>
      <w:r>
        <w:fldChar w:fldCharType="separate"/>
      </w:r>
      <w:r w:rsidR="004C24E8" w:rsidRPr="004C24E8">
        <w:rPr>
          <w:noProof/>
        </w:rPr>
        <w:t>[123]</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4C24E8">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4], [89], [108], [120], [123], [272], [273]", "plainTextFormattedCitation" : "[14], [89], [108], [120], [123], [272], [273]", "previouslyFormattedCitation" : "[14], [79], [83], [115], [134], [272], [273]" }, "properties" : { "noteIndex" : 0 }, "schema" : "https://github.com/citation-style-language/schema/raw/master/csl-citation.json" }</w:instrText>
      </w:r>
      <w:r w:rsidR="00D51D9A">
        <w:fldChar w:fldCharType="separate"/>
      </w:r>
      <w:r w:rsidR="004C24E8" w:rsidRPr="004C24E8">
        <w:rPr>
          <w:noProof/>
        </w:rPr>
        <w:t>[14], [89], [108], [120], [123], [272], [273]</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3E619F">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r w:rsidRPr="005A5660">
        <w:lastRenderedPageBreak/>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E619F">
      <w:pPr>
        <w:pStyle w:val="Heading2App"/>
      </w:pPr>
      <w:r>
        <w:lastRenderedPageBreak/>
        <w:t>Electron-Beam Lithography</w:t>
      </w:r>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Beam current: ~136 pA.</w:t>
      </w:r>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Line dose: 1.6 nC/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and centered on the source crucible. The shutter was opened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r>
        <w:t>Ti: 30-40 mA</w:t>
      </w:r>
    </w:p>
    <w:p w:rsidR="008D6FDC" w:rsidRDefault="008D6FDC" w:rsidP="00906D95">
      <w:pPr>
        <w:pStyle w:val="ListParagraph"/>
        <w:numPr>
          <w:ilvl w:val="0"/>
          <w:numId w:val="8"/>
        </w:numPr>
      </w:pPr>
      <w:r>
        <w:t>Pd: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E619F">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4D66A1">
        <w:fldChar w:fldCharType="separate"/>
      </w:r>
      <w:r w:rsidR="002D6F08" w:rsidRPr="002D6F08">
        <w:rPr>
          <w:noProof/>
        </w:rPr>
        <w:t>[68]</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E85FD5">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8]" }, "properties" : { "noteIndex" : 0 }, "schema" : "https://github.com/citation-style-language/schema/raw/master/csl-citation.json" }</w:instrText>
      </w:r>
      <w:r w:rsidR="004D66A1">
        <w:fldChar w:fldCharType="separate"/>
      </w:r>
      <w:r w:rsidR="002D6F08" w:rsidRPr="002D6F08">
        <w:rPr>
          <w:noProof/>
        </w:rPr>
        <w:t>[68]</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3E619F">
      <w:pPr>
        <w:pStyle w:val="Heading2App"/>
      </w:pPr>
      <w:r>
        <w:lastRenderedPageBreak/>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Pressure: 1 mT</w:t>
      </w:r>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r>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54" w:name="_Ref490004157"/>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w:t>
        </w:r>
      </w:fldSimple>
      <w:bookmarkEnd w:id="54"/>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3E619F">
      <w:pPr>
        <w:pStyle w:val="Heading1App"/>
      </w:pPr>
      <w:bookmarkStart w:id="55" w:name="_Ref489899167"/>
      <w:r>
        <w:t>Fabrication of a Dual-Gated Graphene FET</w:t>
      </w:r>
      <w:bookmarkEnd w:id="55"/>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are numbered according to </w:t>
      </w:r>
      <w:r w:rsidR="009A6F1A">
        <w:t>t</w:t>
      </w:r>
      <w:r w:rsidR="009A4AD4">
        <w:t>heir order.</w:t>
      </w:r>
      <w:r w:rsidR="00751D1C">
        <w:t xml:space="preserve"> Note that the devices presented in this work were </w:t>
      </w:r>
      <w:r w:rsidR="00751D1C">
        <w:lastRenderedPageBreak/>
        <w:t>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and the top gate metal was 25 nm thick, e-beam evaporated aluminum. The contact stack was Ti/Pd with thicknesses 1.5/40 nm.</w:t>
      </w:r>
    </w:p>
    <w:p w:rsidR="00727B3A" w:rsidRDefault="00727B3A" w:rsidP="003E619F">
      <w:pPr>
        <w:pStyle w:val="Heading2App"/>
        <w:numPr>
          <w:ilvl w:val="1"/>
          <w:numId w:val="0"/>
        </w:numPr>
        <w:ind w:left="720" w:hanging="360"/>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E619F">
      <w:pPr>
        <w:pStyle w:val="Heading2App"/>
        <w:numPr>
          <w:ilvl w:val="1"/>
          <w:numId w:val="0"/>
        </w:numPr>
        <w:ind w:left="720" w:hanging="360"/>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56" w:name="_Ref490094791"/>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2</w:t>
        </w:r>
      </w:fldSimple>
      <w:bookmarkEnd w:id="56"/>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57" w:name="_Ref490094800"/>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3</w:t>
        </w:r>
      </w:fldSimple>
      <w:bookmarkEnd w:id="57"/>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58" w:name="_Ref490093674"/>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4</w:t>
        </w:r>
      </w:fldSimple>
      <w:bookmarkEnd w:id="58"/>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E619F">
      <w:pPr>
        <w:pStyle w:val="Heading2App"/>
        <w:numPr>
          <w:ilvl w:val="1"/>
          <w:numId w:val="0"/>
        </w:numPr>
        <w:ind w:left="720" w:hanging="360"/>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59" w:name="_Ref490094807"/>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5</w:t>
        </w:r>
      </w:fldSimple>
      <w:bookmarkEnd w:id="59"/>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lastRenderedPageBreak/>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lastRenderedPageBreak/>
              <w:t>(b)</w:t>
            </w:r>
          </w:p>
        </w:tc>
      </w:tr>
    </w:tbl>
    <w:p w:rsidR="002634DC" w:rsidRDefault="002634DC" w:rsidP="006C6A60">
      <w:pPr>
        <w:pStyle w:val="Caption"/>
        <w:rPr>
          <w:noProof/>
        </w:rPr>
      </w:pPr>
      <w:bookmarkStart w:id="60" w:name="_Ref490094812"/>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6</w:t>
        </w:r>
      </w:fldSimple>
      <w:bookmarkEnd w:id="60"/>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61" w:name="_Ref490094818"/>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7</w:t>
        </w:r>
      </w:fldSimple>
      <w:bookmarkEnd w:id="61"/>
      <w:r w:rsidRPr="00413D5F">
        <w:t xml:space="preserve"> </w:t>
      </w:r>
      <w:r>
        <w:t xml:space="preserve">Optical microscope image after (a) contact photolithography, and (b) </w:t>
      </w:r>
      <w:r>
        <w:rPr>
          <w:noProof/>
        </w:rPr>
        <w:t>contacts lift-off.</w:t>
      </w:r>
    </w:p>
    <w:p w:rsidR="00727B3A" w:rsidRDefault="00D85F80" w:rsidP="003E619F">
      <w:pPr>
        <w:pStyle w:val="Heading2App"/>
        <w:numPr>
          <w:ilvl w:val="1"/>
          <w:numId w:val="0"/>
        </w:numPr>
        <w:ind w:left="720" w:hanging="360"/>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lastRenderedPageBreak/>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lastRenderedPageBreak/>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lastRenderedPageBreak/>
              <w:t>(b)</w:t>
            </w:r>
          </w:p>
        </w:tc>
      </w:tr>
    </w:tbl>
    <w:p w:rsidR="00C573C7" w:rsidRDefault="00C573C7" w:rsidP="006C6A60">
      <w:pPr>
        <w:pStyle w:val="Caption"/>
        <w:rPr>
          <w:noProof/>
        </w:rPr>
      </w:pPr>
      <w:bookmarkStart w:id="62" w:name="_Ref490094837"/>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8</w:t>
        </w:r>
      </w:fldSimple>
      <w:bookmarkEnd w:id="62"/>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E619F">
      <w:pPr>
        <w:pStyle w:val="Heading2App"/>
        <w:numPr>
          <w:ilvl w:val="1"/>
          <w:numId w:val="0"/>
        </w:numPr>
        <w:ind w:left="720" w:hanging="360"/>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3" w:name="_Ref490094842"/>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9</w:t>
        </w:r>
      </w:fldSimple>
      <w:bookmarkEnd w:id="63"/>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64" w:name="_Ref490094851"/>
      <w:r>
        <w:lastRenderedPageBreak/>
        <w:t xml:space="preserve">Figure </w:t>
      </w:r>
      <w:fldSimple w:instr=" STYLEREF 1 \s ">
        <w:r w:rsidR="00E85FD5">
          <w:rPr>
            <w:noProof/>
            <w:cs/>
          </w:rPr>
          <w:t>‎</w:t>
        </w:r>
        <w:r w:rsidR="00E85FD5">
          <w:rPr>
            <w:noProof/>
          </w:rPr>
          <w:t>0</w:t>
        </w:r>
      </w:fldSimple>
      <w:r w:rsidR="00E85FD5">
        <w:t>.</w:t>
      </w:r>
      <w:fldSimple w:instr=" SEQ Figure \* ARABIC \s 1 ">
        <w:r w:rsidR="00E85FD5">
          <w:rPr>
            <w:noProof/>
          </w:rPr>
          <w:t>10</w:t>
        </w:r>
      </w:fldSimple>
      <w:bookmarkEnd w:id="64"/>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5" w:name="_Ref490094859"/>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1</w:t>
        </w:r>
      </w:fldSimple>
      <w:bookmarkEnd w:id="65"/>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E619F">
      <w:pPr>
        <w:pStyle w:val="Heading2App"/>
        <w:numPr>
          <w:ilvl w:val="1"/>
          <w:numId w:val="0"/>
        </w:numPr>
        <w:ind w:left="720" w:hanging="360"/>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3E619F">
      <w:pPr>
        <w:pStyle w:val="Heading2App"/>
        <w:numPr>
          <w:ilvl w:val="1"/>
          <w:numId w:val="0"/>
        </w:numPr>
        <w:ind w:left="720" w:hanging="360"/>
      </w:pPr>
      <w:r>
        <w:lastRenderedPageBreak/>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6" w:name="_Ref490095686"/>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2</w:t>
        </w:r>
      </w:fldSimple>
      <w:bookmarkEnd w:id="66"/>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7" w:name="_Ref490095671"/>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3</w:t>
        </w:r>
      </w:fldSimple>
      <w:bookmarkEnd w:id="67"/>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3E619F">
      <w:pPr>
        <w:pStyle w:val="Heading1App"/>
        <w:numPr>
          <w:ilvl w:val="0"/>
          <w:numId w:val="0"/>
        </w:numPr>
        <w:ind w:left="360"/>
      </w:pPr>
      <w:bookmarkStart w:id="68" w:name="_Ref489987865"/>
      <w:r>
        <w:lastRenderedPageBreak/>
        <w:t>Measurement Setup for Dual-Gated Graphene FETs</w:t>
      </w:r>
      <w:bookmarkEnd w:id="68"/>
    </w:p>
    <w:p w:rsidR="000E071F" w:rsidRDefault="000E071F">
      <w:pPr>
        <w:spacing w:after="0"/>
        <w:ind w:firstLine="0"/>
        <w:jc w:val="left"/>
        <w:rPr>
          <w:rFonts w:asciiTheme="majorBidi" w:hAnsiTheme="majorBidi" w:cs="Arial"/>
          <w:sz w:val="52"/>
        </w:rPr>
      </w:pPr>
      <w:bookmarkStart w:id="69" w:name="_Ref489460016"/>
      <w:r>
        <w:br w:type="page"/>
      </w:r>
    </w:p>
    <w:p w:rsidR="00CB6CDE" w:rsidRPr="00CB6CDE" w:rsidRDefault="00CB6CDE" w:rsidP="003E619F">
      <w:pPr>
        <w:pStyle w:val="Heading1App"/>
        <w:numPr>
          <w:ilvl w:val="0"/>
          <w:numId w:val="0"/>
        </w:numPr>
        <w:ind w:left="360"/>
      </w:pPr>
      <w:r>
        <w:lastRenderedPageBreak/>
        <w:t>Der</w:t>
      </w:r>
      <w:r w:rsidR="00DA61C8">
        <w:t>i</w:t>
      </w:r>
      <w:r>
        <w:t xml:space="preserve">vation of </w:t>
      </w:r>
      <w:r w:rsidR="00DA61C8">
        <w:t>the Current Coupling Coefficient in a Diffusive-Transport Graphene Coupler</w:t>
      </w:r>
      <w:bookmarkEnd w:id="69"/>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1 \s ">
        <w:r w:rsidR="00E85FD5">
          <w:rPr>
            <w:noProof/>
            <w:cs/>
          </w:rPr>
          <w:t>‎</w:t>
        </w:r>
        <w:r w:rsidR="00E85FD5">
          <w:rPr>
            <w:noProof/>
          </w:rPr>
          <w:t>0</w:t>
        </w:r>
      </w:fldSimple>
      <w:r w:rsidR="00E85FD5">
        <w:t>.</w:t>
      </w:r>
      <w:fldSimple w:instr=" SEQ Figure \* ARABIC \s 1 ">
        <w:r w:rsidR="00E85FD5">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1D6757"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1D6757"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1D6757"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1D6757"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1D6757"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1D6757"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70"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70"/>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1D6757"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1D6757"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1D6757"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1D6757"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1D6757"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71"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71"/>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1D6757"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1D6757"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72"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72"/>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1D675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73"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73"/>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1D675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1D675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74" w:name="_Ref489631158"/>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74"/>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1D6757"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1D6757"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1D675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1D675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75"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75"/>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1D6757"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1D6757"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76"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76"/>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1D6757"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1D6757"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1D6757"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77"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77"/>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1D6757"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78"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78"/>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9"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9"/>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1D6757"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1D6757"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80" w:name="_Ref489696396"/>
            <w:r>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80"/>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1D6757"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1D6757"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81"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81"/>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1D6757"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1D6757"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1D6757"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1D6757"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1D6757"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82"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82"/>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1D6757"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1D6757"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83"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83"/>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1D6757"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1D6757"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1938" w:rsidRDefault="00B01938" w:rsidP="0020417A">
      <w:r>
        <w:separator/>
      </w:r>
    </w:p>
  </w:endnote>
  <w:endnote w:type="continuationSeparator" w:id="0">
    <w:p w:rsidR="00B01938" w:rsidRDefault="00B01938"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1D6757" w:rsidRDefault="001D6757">
        <w:pPr>
          <w:pStyle w:val="Footer"/>
          <w:jc w:val="center"/>
        </w:pPr>
        <w:r>
          <w:fldChar w:fldCharType="begin"/>
        </w:r>
        <w:r w:rsidRPr="001F6458">
          <w:instrText xml:space="preserve"> PAGE   \* MERGEFORMAT </w:instrText>
        </w:r>
        <w:r>
          <w:fldChar w:fldCharType="separate"/>
        </w:r>
        <w:r w:rsidR="00B91BA4">
          <w:rPr>
            <w:noProof/>
          </w:rPr>
          <w:t>4</w:t>
        </w:r>
        <w:r>
          <w:rPr>
            <w:noProof/>
          </w:rPr>
          <w:fldChar w:fldCharType="end"/>
        </w:r>
      </w:p>
    </w:sdtContent>
  </w:sdt>
  <w:p w:rsidR="001D6757" w:rsidRDefault="001D67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6757" w:rsidRDefault="001D6757">
    <w:pPr>
      <w:pStyle w:val="Footer"/>
      <w:jc w:val="center"/>
    </w:pPr>
  </w:p>
  <w:p w:rsidR="001D6757" w:rsidRDefault="001D67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1D6757" w:rsidRDefault="001D6757">
        <w:pPr>
          <w:pStyle w:val="Footer"/>
          <w:jc w:val="center"/>
        </w:pPr>
        <w:r>
          <w:fldChar w:fldCharType="begin"/>
        </w:r>
        <w:r w:rsidRPr="008D38F9">
          <w:instrText xml:space="preserve"> PAGE   \* MERGEFORMAT </w:instrText>
        </w:r>
        <w:r>
          <w:fldChar w:fldCharType="separate"/>
        </w:r>
        <w:r w:rsidR="00B91BA4">
          <w:rPr>
            <w:noProof/>
          </w:rPr>
          <w:t>5</w:t>
        </w:r>
        <w:r>
          <w:rPr>
            <w:noProof/>
          </w:rPr>
          <w:fldChar w:fldCharType="end"/>
        </w:r>
      </w:p>
    </w:sdtContent>
  </w:sdt>
  <w:p w:rsidR="001D6757" w:rsidRDefault="001D67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1938" w:rsidRDefault="00B01938" w:rsidP="0020417A">
      <w:r>
        <w:separator/>
      </w:r>
    </w:p>
  </w:footnote>
  <w:footnote w:type="continuationSeparator" w:id="0">
    <w:p w:rsidR="00B01938" w:rsidRDefault="00B01938"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D73FDC"/>
    <w:multiLevelType w:val="multilevel"/>
    <w:tmpl w:val="8416D01C"/>
    <w:numStyleLink w:val="HeadingsStyle"/>
  </w:abstractNum>
  <w:abstractNum w:abstractNumId="11"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23164C"/>
    <w:multiLevelType w:val="multilevel"/>
    <w:tmpl w:val="9870874C"/>
    <w:lvl w:ilvl="0">
      <w:start w:val="1"/>
      <w:numFmt w:val="upperLetter"/>
      <w:pStyle w:val="Heading1App"/>
      <w:lvlText w:val="%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4"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8"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4"/>
  </w:num>
  <w:num w:numId="3">
    <w:abstractNumId w:val="17"/>
  </w:num>
  <w:num w:numId="4">
    <w:abstractNumId w:val="20"/>
  </w:num>
  <w:num w:numId="5">
    <w:abstractNumId w:val="0"/>
  </w:num>
  <w:num w:numId="6">
    <w:abstractNumId w:val="11"/>
  </w:num>
  <w:num w:numId="7">
    <w:abstractNumId w:val="8"/>
  </w:num>
  <w:num w:numId="8">
    <w:abstractNumId w:val="3"/>
  </w:num>
  <w:num w:numId="9">
    <w:abstractNumId w:val="5"/>
  </w:num>
  <w:num w:numId="10">
    <w:abstractNumId w:val="18"/>
  </w:num>
  <w:num w:numId="11">
    <w:abstractNumId w:val="9"/>
  </w:num>
  <w:num w:numId="12">
    <w:abstractNumId w:val="6"/>
  </w:num>
  <w:num w:numId="13">
    <w:abstractNumId w:val="22"/>
  </w:num>
  <w:num w:numId="14">
    <w:abstractNumId w:val="7"/>
  </w:num>
  <w:num w:numId="15">
    <w:abstractNumId w:val="16"/>
  </w:num>
  <w:num w:numId="16">
    <w:abstractNumId w:val="10"/>
    <w:lvlOverride w:ilvl="0">
      <w:lvl w:ilvl="0">
        <w:start w:val="1"/>
        <w:numFmt w:val="decimal"/>
        <w:pStyle w:val="Heading1"/>
        <w:lvlText w:val="%1)"/>
        <w:lvlJc w:val="left"/>
        <w:pPr>
          <w:ind w:left="360" w:hanging="360"/>
        </w:pPr>
        <w:rPr>
          <w:rFonts w:hint="default"/>
        </w:rPr>
      </w:lvl>
    </w:lvlOverride>
  </w:num>
  <w:num w:numId="17">
    <w:abstractNumId w:val="14"/>
  </w:num>
  <w:num w:numId="18">
    <w:abstractNumId w:val="15"/>
  </w:num>
  <w:num w:numId="19">
    <w:abstractNumId w:val="15"/>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19"/>
  </w:num>
  <w:num w:numId="21">
    <w:abstractNumId w:val="10"/>
    <w:lvlOverride w:ilvl="0">
      <w:lvl w:ilvl="0">
        <w:start w:val="1"/>
        <w:numFmt w:val="decimal"/>
        <w:pStyle w:val="Heading1"/>
        <w:lvlText w:val="%1)"/>
        <w:lvlJc w:val="left"/>
        <w:pPr>
          <w:ind w:left="360" w:hanging="360"/>
        </w:pPr>
        <w:rPr>
          <w:rFonts w:hint="default"/>
        </w:rPr>
      </w:lvl>
    </w:lvlOverride>
  </w:num>
  <w:num w:numId="22">
    <w:abstractNumId w:val="10"/>
    <w:lvlOverride w:ilvl="0">
      <w:lvl w:ilvl="0">
        <w:start w:val="1"/>
        <w:numFmt w:val="decimal"/>
        <w:pStyle w:val="Heading1"/>
        <w:lvlText w:val="%1)"/>
        <w:lvlJc w:val="left"/>
        <w:pPr>
          <w:ind w:left="360" w:hanging="360"/>
        </w:pPr>
        <w:rPr>
          <w:rFonts w:hint="default"/>
        </w:rPr>
      </w:lvl>
    </w:lvlOverride>
  </w:num>
  <w:num w:numId="23">
    <w:abstractNumId w:val="10"/>
    <w:lvlOverride w:ilvl="0">
      <w:lvl w:ilvl="0">
        <w:start w:val="1"/>
        <w:numFmt w:val="decimal"/>
        <w:pStyle w:val="Heading1"/>
        <w:lvlText w:val="%1)"/>
        <w:lvlJc w:val="left"/>
        <w:pPr>
          <w:ind w:left="360" w:hanging="360"/>
        </w:pPr>
        <w:rPr>
          <w:rFonts w:hint="default"/>
        </w:rPr>
      </w:lvl>
    </w:lvlOverride>
  </w:num>
  <w:num w:numId="24">
    <w:abstractNumId w:val="1"/>
  </w:num>
  <w:num w:numId="25">
    <w:abstractNumId w:val="2"/>
  </w:num>
  <w:num w:numId="26">
    <w:abstractNumId w:val="12"/>
  </w:num>
  <w:num w:numId="27">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F6"/>
    <w:rsid w:val="00090E11"/>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3860"/>
    <w:rsid w:val="000C571B"/>
    <w:rsid w:val="000C5A8F"/>
    <w:rsid w:val="000C5C22"/>
    <w:rsid w:val="000C65B8"/>
    <w:rsid w:val="000C68AF"/>
    <w:rsid w:val="000C6EE1"/>
    <w:rsid w:val="000D27F1"/>
    <w:rsid w:val="000D362B"/>
    <w:rsid w:val="000D4103"/>
    <w:rsid w:val="000D5131"/>
    <w:rsid w:val="000D5B6D"/>
    <w:rsid w:val="000D635E"/>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6757"/>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2F47"/>
    <w:rsid w:val="00294869"/>
    <w:rsid w:val="00295EF6"/>
    <w:rsid w:val="002965C8"/>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7A13"/>
    <w:rsid w:val="003E0755"/>
    <w:rsid w:val="003E20CF"/>
    <w:rsid w:val="003E4934"/>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629E"/>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882"/>
    <w:rsid w:val="00527446"/>
    <w:rsid w:val="00530735"/>
    <w:rsid w:val="00531E27"/>
    <w:rsid w:val="00533394"/>
    <w:rsid w:val="00534A68"/>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1665"/>
    <w:rsid w:val="0057230E"/>
    <w:rsid w:val="0057336C"/>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DBD"/>
    <w:rsid w:val="005F6ED1"/>
    <w:rsid w:val="00600DC3"/>
    <w:rsid w:val="00601610"/>
    <w:rsid w:val="00604794"/>
    <w:rsid w:val="00604C2E"/>
    <w:rsid w:val="00605BAB"/>
    <w:rsid w:val="006067CF"/>
    <w:rsid w:val="0060795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7B88"/>
    <w:rsid w:val="006A0D26"/>
    <w:rsid w:val="006A1126"/>
    <w:rsid w:val="006A2969"/>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64A0"/>
    <w:rsid w:val="00756E8C"/>
    <w:rsid w:val="00760925"/>
    <w:rsid w:val="00761D25"/>
    <w:rsid w:val="00763321"/>
    <w:rsid w:val="00771233"/>
    <w:rsid w:val="00771A9D"/>
    <w:rsid w:val="00774229"/>
    <w:rsid w:val="007742FE"/>
    <w:rsid w:val="00774915"/>
    <w:rsid w:val="007750BE"/>
    <w:rsid w:val="00776D3F"/>
    <w:rsid w:val="00782BC6"/>
    <w:rsid w:val="007831CD"/>
    <w:rsid w:val="00783D8A"/>
    <w:rsid w:val="0079245D"/>
    <w:rsid w:val="0079393F"/>
    <w:rsid w:val="007954A9"/>
    <w:rsid w:val="00795535"/>
    <w:rsid w:val="007975D4"/>
    <w:rsid w:val="007A244A"/>
    <w:rsid w:val="007A2852"/>
    <w:rsid w:val="007B02FD"/>
    <w:rsid w:val="007B065F"/>
    <w:rsid w:val="007B557E"/>
    <w:rsid w:val="007C4B62"/>
    <w:rsid w:val="007C7852"/>
    <w:rsid w:val="007D5E3D"/>
    <w:rsid w:val="007D7955"/>
    <w:rsid w:val="007E0DC0"/>
    <w:rsid w:val="007E23A1"/>
    <w:rsid w:val="007E570F"/>
    <w:rsid w:val="007E597E"/>
    <w:rsid w:val="007E718E"/>
    <w:rsid w:val="007F2749"/>
    <w:rsid w:val="007F279E"/>
    <w:rsid w:val="007F4CA5"/>
    <w:rsid w:val="007F6967"/>
    <w:rsid w:val="00801BCC"/>
    <w:rsid w:val="00801CAE"/>
    <w:rsid w:val="00805F5F"/>
    <w:rsid w:val="008111A6"/>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712E5"/>
    <w:rsid w:val="00872096"/>
    <w:rsid w:val="00872B4A"/>
    <w:rsid w:val="00874597"/>
    <w:rsid w:val="008752A7"/>
    <w:rsid w:val="00877903"/>
    <w:rsid w:val="00880226"/>
    <w:rsid w:val="00882AF5"/>
    <w:rsid w:val="008835D6"/>
    <w:rsid w:val="008859F5"/>
    <w:rsid w:val="00887FBB"/>
    <w:rsid w:val="00890E79"/>
    <w:rsid w:val="008960C8"/>
    <w:rsid w:val="008A28EB"/>
    <w:rsid w:val="008A38B2"/>
    <w:rsid w:val="008A3E2A"/>
    <w:rsid w:val="008A5E66"/>
    <w:rsid w:val="008A672D"/>
    <w:rsid w:val="008B005E"/>
    <w:rsid w:val="008B0FF3"/>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CF2"/>
    <w:rsid w:val="00906CE6"/>
    <w:rsid w:val="00906D95"/>
    <w:rsid w:val="0090734A"/>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2541"/>
    <w:rsid w:val="009813DE"/>
    <w:rsid w:val="00982448"/>
    <w:rsid w:val="0098324C"/>
    <w:rsid w:val="00983A32"/>
    <w:rsid w:val="00984FB2"/>
    <w:rsid w:val="00985BB8"/>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41DD"/>
    <w:rsid w:val="009B4779"/>
    <w:rsid w:val="009C4448"/>
    <w:rsid w:val="009C7066"/>
    <w:rsid w:val="009D1275"/>
    <w:rsid w:val="009D2898"/>
    <w:rsid w:val="009E23DE"/>
    <w:rsid w:val="009E34B9"/>
    <w:rsid w:val="009E352B"/>
    <w:rsid w:val="009E5488"/>
    <w:rsid w:val="009E5C72"/>
    <w:rsid w:val="009E5FE1"/>
    <w:rsid w:val="009E6F13"/>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5D02"/>
    <w:rsid w:val="00AE7C84"/>
    <w:rsid w:val="00AF24FF"/>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9B3"/>
    <w:rsid w:val="00B41638"/>
    <w:rsid w:val="00B419E3"/>
    <w:rsid w:val="00B438CE"/>
    <w:rsid w:val="00B44011"/>
    <w:rsid w:val="00B440AB"/>
    <w:rsid w:val="00B46E51"/>
    <w:rsid w:val="00B47422"/>
    <w:rsid w:val="00B47A22"/>
    <w:rsid w:val="00B50238"/>
    <w:rsid w:val="00B53F5D"/>
    <w:rsid w:val="00B60E54"/>
    <w:rsid w:val="00B63480"/>
    <w:rsid w:val="00B64492"/>
    <w:rsid w:val="00B65388"/>
    <w:rsid w:val="00B66FD9"/>
    <w:rsid w:val="00B70C54"/>
    <w:rsid w:val="00B72C7A"/>
    <w:rsid w:val="00B73C22"/>
    <w:rsid w:val="00B73C40"/>
    <w:rsid w:val="00B747D3"/>
    <w:rsid w:val="00B766CE"/>
    <w:rsid w:val="00B7729E"/>
    <w:rsid w:val="00B80219"/>
    <w:rsid w:val="00B81BA5"/>
    <w:rsid w:val="00B82856"/>
    <w:rsid w:val="00B82B95"/>
    <w:rsid w:val="00B8413B"/>
    <w:rsid w:val="00B849B7"/>
    <w:rsid w:val="00B90F97"/>
    <w:rsid w:val="00B91BA4"/>
    <w:rsid w:val="00B92216"/>
    <w:rsid w:val="00B9352D"/>
    <w:rsid w:val="00B94388"/>
    <w:rsid w:val="00BA00E5"/>
    <w:rsid w:val="00BA0307"/>
    <w:rsid w:val="00BA0E45"/>
    <w:rsid w:val="00BA2B65"/>
    <w:rsid w:val="00BA45DC"/>
    <w:rsid w:val="00BA4969"/>
    <w:rsid w:val="00BA496B"/>
    <w:rsid w:val="00BA7780"/>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6155"/>
    <w:rsid w:val="00BE6BB9"/>
    <w:rsid w:val="00BE6BDC"/>
    <w:rsid w:val="00BE7B86"/>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50A"/>
    <w:rsid w:val="00CC567F"/>
    <w:rsid w:val="00CD40F6"/>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020"/>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58DC"/>
    <w:rsid w:val="00D97488"/>
    <w:rsid w:val="00DA4D1F"/>
    <w:rsid w:val="00DA5B12"/>
    <w:rsid w:val="00DA61C8"/>
    <w:rsid w:val="00DB0374"/>
    <w:rsid w:val="00DB3D4E"/>
    <w:rsid w:val="00DB4A23"/>
    <w:rsid w:val="00DB73CB"/>
    <w:rsid w:val="00DB7D1D"/>
    <w:rsid w:val="00DC254D"/>
    <w:rsid w:val="00DD0125"/>
    <w:rsid w:val="00DD10E4"/>
    <w:rsid w:val="00DD2C3C"/>
    <w:rsid w:val="00DD3448"/>
    <w:rsid w:val="00DD3E96"/>
    <w:rsid w:val="00DD6A93"/>
    <w:rsid w:val="00DE0E79"/>
    <w:rsid w:val="00DE2288"/>
    <w:rsid w:val="00DE2540"/>
    <w:rsid w:val="00DE3A1F"/>
    <w:rsid w:val="00DE51B2"/>
    <w:rsid w:val="00DE6E10"/>
    <w:rsid w:val="00DE7AAC"/>
    <w:rsid w:val="00DF0FF9"/>
    <w:rsid w:val="00DF11C8"/>
    <w:rsid w:val="00DF1C71"/>
    <w:rsid w:val="00DF5B2B"/>
    <w:rsid w:val="00DF60B3"/>
    <w:rsid w:val="00E0078A"/>
    <w:rsid w:val="00E00C2E"/>
    <w:rsid w:val="00E036A6"/>
    <w:rsid w:val="00E04CDC"/>
    <w:rsid w:val="00E11490"/>
    <w:rsid w:val="00E11BE8"/>
    <w:rsid w:val="00E11D10"/>
    <w:rsid w:val="00E14831"/>
    <w:rsid w:val="00E14AE5"/>
    <w:rsid w:val="00E15FD0"/>
    <w:rsid w:val="00E16CAB"/>
    <w:rsid w:val="00E21A9E"/>
    <w:rsid w:val="00E21D8C"/>
    <w:rsid w:val="00E21E41"/>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F45"/>
    <w:rsid w:val="00E612D2"/>
    <w:rsid w:val="00E62B19"/>
    <w:rsid w:val="00E63B69"/>
    <w:rsid w:val="00E647EB"/>
    <w:rsid w:val="00E65C1A"/>
    <w:rsid w:val="00E72EEE"/>
    <w:rsid w:val="00E745C7"/>
    <w:rsid w:val="00E747DA"/>
    <w:rsid w:val="00E75B45"/>
    <w:rsid w:val="00E768BF"/>
    <w:rsid w:val="00E76B19"/>
    <w:rsid w:val="00E803DD"/>
    <w:rsid w:val="00E828E1"/>
    <w:rsid w:val="00E840B6"/>
    <w:rsid w:val="00E85894"/>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31FE"/>
    <w:rsid w:val="00EC45ED"/>
    <w:rsid w:val="00EC50AC"/>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573E4"/>
    <w:rsid w:val="00F61685"/>
    <w:rsid w:val="00F61D46"/>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61B0"/>
    <w:rsid w:val="00FB26B0"/>
    <w:rsid w:val="00FB4314"/>
    <w:rsid w:val="00FB4754"/>
    <w:rsid w:val="00FB52BB"/>
    <w:rsid w:val="00FB5998"/>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6BF15C"/>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3E619F"/>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3E619F"/>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F19F2-1CC7-43DD-87CF-E8B125E47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5</TotalTime>
  <Pages>99</Pages>
  <Words>203417</Words>
  <Characters>1159477</Characters>
  <Application>Microsoft Office Word</Application>
  <DocSecurity>0</DocSecurity>
  <Lines>9662</Lines>
  <Paragraphs>2720</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36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1230</cp:revision>
  <cp:lastPrinted>2017-08-07T16:42:00Z</cp:lastPrinted>
  <dcterms:created xsi:type="dcterms:W3CDTF">2017-07-25T04:15:00Z</dcterms:created>
  <dcterms:modified xsi:type="dcterms:W3CDTF">2017-08-1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